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C10EC5" w:rsidRDefault="00003376" w:rsidP="009E3BD9">
      <w:pPr>
        <w:jc w:val="center"/>
        <w:rPr>
          <w:rFonts w:asciiTheme="minorHAnsi" w:hAnsiTheme="minorHAnsi" w:cstheme="minorHAnsi"/>
          <w:sz w:val="32"/>
          <w:szCs w:val="32"/>
        </w:rPr>
      </w:pPr>
      <w:bookmarkStart w:id="0" w:name="_Hlk145946624"/>
      <w:bookmarkEnd w:id="0"/>
      <w:r w:rsidRPr="00003376">
        <w:rPr>
          <w:rFonts w:asciiTheme="minorHAnsi" w:hAnsiTheme="minorHAnsi" w:cstheme="minorHAnsi"/>
          <w:b/>
          <w:bCs/>
          <w:color w:val="FF0000"/>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3EB54F14"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w:t>
      </w:r>
      <w:r w:rsidR="00171991" w:rsidRPr="00C10EC5">
        <w:rPr>
          <w:rFonts w:asciiTheme="minorHAnsi" w:hAnsiTheme="minorHAnsi" w:cstheme="minorHAnsi"/>
          <w:sz w:val="28"/>
          <w:szCs w:val="28"/>
        </w:rPr>
        <w:t>submitted in partial fulfilment</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r w:rsidRPr="00C10EC5">
        <w:rPr>
          <w:rFonts w:asciiTheme="minorHAnsi" w:hAnsiTheme="minorHAnsi" w:cstheme="minorHAnsi"/>
          <w:color w:val="auto"/>
        </w:rPr>
        <w:t xml:space="preserve">CCT College Dublin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575084"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575084">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575084">
              <w:rPr>
                <w:rFonts w:asciiTheme="minorHAnsi" w:hAnsiTheme="minorHAnsi" w:cstheme="minorHAnsi"/>
                <w:iCs/>
                <w:color w:val="auto"/>
                <w:sz w:val="28"/>
                <w:szCs w:val="28"/>
              </w:rPr>
              <w:t>.</w:t>
            </w:r>
          </w:p>
        </w:tc>
      </w:tr>
      <w:tr w:rsidR="00FA2E08" w:rsidRPr="00575084"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C10EC5" w:rsidRDefault="0057508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0B30EF72" w:rsidR="00D204AE" w:rsidRPr="00C10EC5" w:rsidRDefault="00D204AE">
      <w:pPr>
        <w:rPr>
          <w:rStyle w:val="Strong"/>
          <w:rFonts w:asciiTheme="minorHAnsi" w:hAnsiTheme="minorHAnsi" w:cstheme="minorHAnsi"/>
          <w:sz w:val="28"/>
          <w:szCs w:val="28"/>
        </w:rPr>
      </w:pPr>
      <w:r w:rsidRPr="00C10EC5">
        <w:rPr>
          <w:rStyle w:val="Strong"/>
          <w:rFonts w:asciiTheme="minorHAnsi" w:hAnsiTheme="minorHAnsi" w:cstheme="minorHAnsi"/>
          <w:sz w:val="28"/>
          <w:szCs w:val="28"/>
        </w:rPr>
        <w:t>Acknowledgement and Dedication</w:t>
      </w:r>
    </w:p>
    <w:p w14:paraId="1C9D7F59" w14:textId="77777777" w:rsidR="00D204AE" w:rsidRPr="00C10EC5" w:rsidRDefault="00D204AE">
      <w:pPr>
        <w:rPr>
          <w:rFonts w:asciiTheme="minorHAnsi" w:hAnsiTheme="minorHAnsi" w:cstheme="minorHAnsi"/>
          <w:color w:val="auto"/>
        </w:rPr>
      </w:pPr>
    </w:p>
    <w:p w14:paraId="76146C07" w14:textId="43B3E82F"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 xml:space="preserve">Table of </w:t>
      </w:r>
      <w:r w:rsidR="00D420CB" w:rsidRPr="00C10EC5">
        <w:rPr>
          <w:rFonts w:asciiTheme="minorHAnsi" w:hAnsiTheme="minorHAnsi" w:cstheme="minorHAnsi"/>
        </w:rPr>
        <w:t>C</w:t>
      </w:r>
      <w:r w:rsidRPr="00C10EC5">
        <w:rPr>
          <w:rFonts w:asciiTheme="minorHAnsi" w:hAnsiTheme="minorHAnsi" w:cstheme="minorHAnsi"/>
        </w:rPr>
        <w:t>ontents</w:t>
      </w:r>
    </w:p>
    <w:p w14:paraId="159FD555" w14:textId="77777777" w:rsidR="00900B60" w:rsidRPr="00C10EC5" w:rsidRDefault="00900B60" w:rsidP="00900B60">
      <w:pPr>
        <w:rPr>
          <w:rFonts w:asciiTheme="minorHAnsi" w:hAnsiTheme="minorHAnsi" w:cstheme="minorHAnsi"/>
        </w:rPr>
      </w:pPr>
    </w:p>
    <w:p w14:paraId="20AE969C" w14:textId="229A30BA" w:rsidR="00900B60"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Figures</w:t>
      </w:r>
    </w:p>
    <w:p w14:paraId="51AFF76A" w14:textId="77777777" w:rsidR="00900B60" w:rsidRPr="00C10EC5" w:rsidRDefault="00900B60" w:rsidP="00900B60">
      <w:pPr>
        <w:rPr>
          <w:rFonts w:asciiTheme="minorHAnsi" w:hAnsiTheme="minorHAnsi" w:cstheme="minorHAnsi"/>
        </w:rPr>
      </w:pPr>
    </w:p>
    <w:p w14:paraId="63B96E95" w14:textId="2FC7D7CD"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Table of Tables</w:t>
      </w:r>
    </w:p>
    <w:p w14:paraId="10326945" w14:textId="77777777" w:rsidR="00900B60" w:rsidRPr="00C10EC5" w:rsidRDefault="00900B60" w:rsidP="00900B60">
      <w:pPr>
        <w:rPr>
          <w:rFonts w:asciiTheme="minorHAnsi" w:hAnsiTheme="minorHAnsi" w:cstheme="minorHAnsi"/>
        </w:rPr>
      </w:pPr>
    </w:p>
    <w:p w14:paraId="5BD42EFB" w14:textId="77777777" w:rsidR="002A54CB" w:rsidRPr="00C10EC5" w:rsidRDefault="002A54CB" w:rsidP="00D420CB">
      <w:pPr>
        <w:pStyle w:val="Heading1"/>
        <w:jc w:val="left"/>
        <w:rPr>
          <w:rFonts w:asciiTheme="minorHAnsi" w:hAnsiTheme="minorHAnsi" w:cstheme="minorHAnsi"/>
        </w:rPr>
      </w:pPr>
      <w:r w:rsidRPr="00C10EC5">
        <w:rPr>
          <w:rFonts w:asciiTheme="minorHAnsi" w:hAnsiTheme="minorHAnsi" w:cstheme="minorHAnsi"/>
        </w:rPr>
        <w:t>Abstract</w:t>
      </w:r>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60D4EF88"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1: Introduction</w:t>
      </w:r>
    </w:p>
    <w:p w14:paraId="63F62506"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2: Research Design</w:t>
      </w:r>
    </w:p>
    <w:p w14:paraId="74F7313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imary Data</w:t>
      </w:r>
    </w:p>
    <w:p w14:paraId="4A28FE1A"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Problem Identification and Clarification</w:t>
      </w:r>
    </w:p>
    <w:p w14:paraId="21A8F88C"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Research Objectives</w:t>
      </w:r>
    </w:p>
    <w:p w14:paraId="6A53E92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Validity Type</w:t>
      </w:r>
    </w:p>
    <w:p w14:paraId="302546C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Ethical Considerations</w:t>
      </w:r>
    </w:p>
    <w:p w14:paraId="21191B8F"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3: Literature Review</w:t>
      </w:r>
    </w:p>
    <w:p w14:paraId="5B42F991"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4: Methodology</w:t>
      </w:r>
    </w:p>
    <w:p w14:paraId="336D077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5: Implementation</w:t>
      </w:r>
    </w:p>
    <w:p w14:paraId="78C5421D"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6: Results</w:t>
      </w:r>
    </w:p>
    <w:p w14:paraId="42864E77"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7: Discussion</w:t>
      </w:r>
    </w:p>
    <w:p w14:paraId="4F83AA6E" w14:textId="77777777" w:rsidR="00D06EE1" w:rsidRPr="00C10EC5" w:rsidRDefault="00D06EE1" w:rsidP="00D06EE1">
      <w:pPr>
        <w:rPr>
          <w:rFonts w:asciiTheme="minorHAnsi" w:hAnsiTheme="minorHAnsi" w:cstheme="minorHAnsi"/>
          <w:color w:val="FF0000"/>
          <w:sz w:val="28"/>
          <w:szCs w:val="28"/>
        </w:rPr>
      </w:pPr>
      <w:r w:rsidRPr="00C10EC5">
        <w:rPr>
          <w:rFonts w:asciiTheme="minorHAnsi" w:hAnsiTheme="minorHAnsi" w:cstheme="minorHAnsi"/>
          <w:color w:val="FF0000"/>
          <w:sz w:val="28"/>
          <w:szCs w:val="28"/>
        </w:rPr>
        <w:t>Chapter 8: Conclusion</w:t>
      </w: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Chapter 1: Introduction</w:t>
      </w:r>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227C4A8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2: Research Design</w:t>
      </w:r>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Problem Identification and Clarification</w:t>
      </w:r>
    </w:p>
    <w:p w14:paraId="20BE8315" w14:textId="4CACBEBC"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5B41E3">
        <w:rPr>
          <w:rFonts w:asciiTheme="minorHAnsi" w:hAnsiTheme="minorHAnsi" w:cstheme="minorHAnsi"/>
        </w:rPr>
        <w:t xml:space="preserve"> (</w:t>
      </w:r>
      <w:r w:rsidR="005B41E3" w:rsidRPr="000529AD">
        <w:rPr>
          <w:rFonts w:asciiTheme="minorHAnsi" w:hAnsiTheme="minorHAnsi" w:cstheme="minorHAnsi"/>
          <w:b/>
          <w:bCs/>
          <w:highlight w:val="yellow"/>
        </w:rPr>
        <w:t>Interview</w:t>
      </w:r>
      <w:r w:rsidR="000529AD" w:rsidRPr="000529AD">
        <w:rPr>
          <w:rFonts w:asciiTheme="minorHAnsi" w:hAnsiTheme="minorHAnsi" w:cstheme="minorHAnsi"/>
          <w:b/>
          <w:bCs/>
          <w:highlight w:val="yellow"/>
        </w:rPr>
        <w:t>ee 1</w:t>
      </w:r>
      <w:r w:rsidR="000529AD">
        <w:rPr>
          <w:rFonts w:asciiTheme="minorHAnsi" w:hAnsiTheme="minorHAnsi" w:cstheme="minorHAnsi"/>
        </w:rPr>
        <w:t>)</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The selected dataset from OULAD, has many of these features that can be used for such analysis such as age, education, result, gender, 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w:t>
      </w:r>
      <w:proofErr w:type="spellStart"/>
      <w:r w:rsidR="00B7659C">
        <w:rPr>
          <w:rFonts w:asciiTheme="minorHAnsi" w:hAnsiTheme="minorHAnsi" w:cstheme="minorHAnsi"/>
        </w:rPr>
        <w:t>imd_band</w:t>
      </w:r>
      <w:proofErr w:type="spellEnd"/>
      <w:r w:rsidR="00B7659C">
        <w:rPr>
          <w:rFonts w:asciiTheme="minorHAnsi" w:hAnsiTheme="minorHAnsi" w:cstheme="minorHAnsi"/>
        </w:rPr>
        <w:t xml:space="preserve">,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proofErr w:type="spellStart"/>
      <w:r w:rsidR="005915EF">
        <w:rPr>
          <w:rFonts w:asciiTheme="minorHAnsi" w:hAnsiTheme="minorHAnsi" w:cstheme="minorHAnsi"/>
        </w:rPr>
        <w:t>imd_band</w:t>
      </w:r>
      <w:proofErr w:type="spellEnd"/>
      <w:r w:rsidR="005915EF">
        <w:rPr>
          <w:rFonts w:asciiTheme="minorHAnsi" w:hAnsiTheme="minorHAnsi" w:cstheme="minorHAnsi"/>
        </w:rPr>
        <w:t xml:space="preserve">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1"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1"/>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Research Objectives</w:t>
      </w:r>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1AE15DF5"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51A23">
        <w:rPr>
          <w:rFonts w:asciiTheme="minorHAnsi" w:hAnsiTheme="minorHAnsi" w:cstheme="minorHAnsi"/>
        </w:rPr>
        <w:t xml:space="preserve">Using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5D859787"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7D5B04" w:rsidRPr="007D5B04">
        <w:rPr>
          <w:rFonts w:asciiTheme="minorHAnsi" w:hAnsiTheme="minorHAnsi" w:cstheme="minorHAnsi"/>
        </w:rPr>
        <w:t>D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6C387B8D"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CB78F8">
        <w:rPr>
          <w:rFonts w:asciiTheme="minorHAnsi" w:hAnsiTheme="minorHAnsi" w:cstheme="minorHAnsi"/>
          <w:color w:val="FF0000"/>
          <w:highlight w:val="yellow"/>
        </w:rPr>
        <w:t>appendix XXX</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r w:rsidRPr="009F71B5">
        <w:rPr>
          <w:rFonts w:asciiTheme="minorHAnsi" w:hAnsiTheme="minorHAnsi" w:cstheme="minorHAnsi"/>
          <w:color w:val="auto"/>
        </w:rPr>
        <w:t>Secondary Data Collection</w:t>
      </w:r>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1C29F5">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1C29F5">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ent_Id</w:t>
      </w:r>
      <w:proofErr w:type="spellEnd"/>
      <w:r w:rsidRPr="00CB78F8">
        <w:rPr>
          <w:rFonts w:asciiTheme="minorHAnsi" w:hAnsiTheme="minorHAnsi" w:cstheme="minorHAnsi"/>
        </w:rPr>
        <w:t xml:space="preserve"> = representation for employee number</w:t>
      </w:r>
    </w:p>
    <w:p w14:paraId="799AEA9C" w14:textId="5ED70612" w:rsidR="00FB1716" w:rsidRPr="00CB78F8" w:rsidRDefault="00FB1716" w:rsidP="001C29F5">
      <w:pPr>
        <w:pStyle w:val="ListParagraph"/>
        <w:numPr>
          <w:ilvl w:val="0"/>
          <w:numId w:val="43"/>
        </w:numPr>
        <w:jc w:val="both"/>
        <w:rPr>
          <w:rFonts w:asciiTheme="minorHAnsi" w:hAnsiTheme="minorHAnsi" w:cstheme="minorHAnsi"/>
        </w:rPr>
      </w:pPr>
      <w:proofErr w:type="spellStart"/>
      <w:r w:rsidRPr="00CB78F8">
        <w:rPr>
          <w:rFonts w:asciiTheme="minorHAnsi" w:hAnsiTheme="minorHAnsi" w:cstheme="minorHAnsi"/>
          <w:b/>
          <w:bCs/>
        </w:rPr>
        <w:t>Studied_Credit</w:t>
      </w:r>
      <w:proofErr w:type="spellEnd"/>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1C29F5">
      <w:pPr>
        <w:ind w:left="426"/>
        <w:jc w:val="both"/>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Validity Type</w:t>
      </w:r>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proofErr w:type="spellStart"/>
      <w:r w:rsidR="009E3B0F">
        <w:rPr>
          <w:rFonts w:asciiTheme="minorHAnsi" w:hAnsiTheme="minorHAnsi" w:cstheme="minorHAnsi"/>
        </w:rPr>
        <w:t>a</w:t>
      </w:r>
      <w:proofErr w:type="spellEnd"/>
      <w:r w:rsidR="009E3B0F">
        <w:rPr>
          <w:rFonts w:asciiTheme="minorHAnsi" w:hAnsiTheme="minorHAnsi" w:cstheme="minorHAnsi"/>
        </w:rPr>
        <w:t xml:space="preserve">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Ethical Considerations</w:t>
      </w:r>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5B1BA758"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6F1027">
        <w:rPr>
          <w:rFonts w:asciiTheme="minorHAnsi" w:hAnsiTheme="minorHAnsi" w:cstheme="minorHAnsi"/>
          <w:b/>
          <w:bCs/>
          <w:color w:val="FF0000"/>
        </w:rPr>
        <w:t xml:space="preserve">appendix </w:t>
      </w:r>
      <w:r w:rsidR="00F62765" w:rsidRPr="006F1027">
        <w:rPr>
          <w:rFonts w:asciiTheme="minorHAnsi" w:hAnsiTheme="minorHAnsi" w:cstheme="minorHAnsi"/>
          <w:b/>
          <w:bCs/>
          <w:color w:val="FF0000"/>
        </w:rPr>
        <w:t xml:space="preserve">XX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3: Literature Review</w:t>
      </w:r>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r>
        <w:rPr>
          <w:rFonts w:asciiTheme="minorHAnsi" w:hAnsiTheme="minorHAnsi" w:cstheme="minorHAnsi"/>
          <w:color w:val="auto"/>
        </w:rPr>
        <w:t>Human Resources and data analytics</w:t>
      </w:r>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21BBC3B6"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r w:rsidR="003337CD" w:rsidRPr="00CB78F8">
        <w:rPr>
          <w:rFonts w:asciiTheme="minorHAnsi" w:hAnsiTheme="minorHAnsi" w:cstheme="minorHAnsi"/>
          <w:i/>
          <w:iCs/>
          <w:color w:val="auto"/>
        </w:rPr>
        <w:t>outcomes</w:t>
      </w:r>
      <w:r w:rsidRPr="00CB78F8">
        <w:rPr>
          <w:rFonts w:asciiTheme="minorHAnsi" w:hAnsiTheme="minorHAnsi" w:cstheme="minorHAnsi"/>
          <w:color w:val="auto"/>
        </w:rPr>
        <w:t>.</w:t>
      </w:r>
      <w:r w:rsidR="003337CD">
        <w:rPr>
          <w:rFonts w:asciiTheme="minorHAnsi" w:hAnsiTheme="minorHAnsi" w:cstheme="minorHAnsi"/>
          <w:color w:val="auto"/>
        </w:rPr>
        <w:t>’</w:t>
      </w:r>
      <w:r w:rsidRPr="00CB78F8">
        <w:rPr>
          <w:rFonts w:asciiTheme="minorHAnsi" w:hAnsiTheme="minorHAnsi" w:cstheme="minorHAnsi"/>
          <w:color w:val="auto"/>
        </w:rPr>
        <w:t xml:space="preserve">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3A2DB30A" w:rsidR="00FA6233" w:rsidRPr="005A1B31" w:rsidRDefault="005A1B31" w:rsidP="005A1B31">
      <w:pPr>
        <w:pStyle w:val="Caption"/>
        <w:jc w:val="center"/>
        <w:rPr>
          <w:rFonts w:asciiTheme="minorHAnsi" w:hAnsiTheme="minorHAnsi" w:cstheme="minorHAnsi"/>
          <w:color w:val="auto"/>
        </w:rPr>
      </w:pPr>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00FE7D09">
        <w:rPr>
          <w:noProof/>
          <w:color w:val="auto"/>
        </w:rPr>
        <w:t>1</w:t>
      </w:r>
      <w:r w:rsidRPr="00AD780C">
        <w:rPr>
          <w:color w:val="auto"/>
        </w:rPr>
        <w:fldChar w:fldCharType="end"/>
      </w:r>
      <w:r w:rsidRPr="00AD780C">
        <w:rPr>
          <w:color w:val="auto"/>
        </w:rPr>
        <w:t>- Charting the change in management requests for HR.  Source: Diez et al (2019</w:t>
      </w:r>
      <w:r w:rsidR="00BB1A0E">
        <w:rPr>
          <w:color w:val="auto"/>
        </w:rPr>
        <w:t>) page 5</w:t>
      </w:r>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BF0C2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Tambe, Cappelli and Yakubovich, 2019)</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Some academic’s espouse the opinion that to be used successfully, HR data must be taken away from the HR department for analysis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Experience in one case-study outlined by Ferrar et al (pp 20 - 26), </w:t>
      </w:r>
      <w:r w:rsidR="002359F9" w:rsidRPr="00BF0C28">
        <w:rPr>
          <w:rFonts w:asciiTheme="minorHAnsi" w:hAnsiTheme="minorHAnsi" w:cstheme="minorHAnsi"/>
          <w:color w:val="auto"/>
        </w:rPr>
        <w:t>confirms</w:t>
      </w:r>
      <w:r w:rsidRPr="00BF0C28">
        <w:rPr>
          <w:rFonts w:asciiTheme="minorHAnsi" w:hAnsiTheme="minorHAnsi" w:cstheme="minorHAnsi"/>
          <w:color w:val="auto"/>
        </w:rPr>
        <w:t xml:space="preserve"> that HR data is different to other types of data and to successfully analyse it HR must be included in system development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w:t>
      </w:r>
      <w:proofErr w:type="spellStart"/>
      <w:r w:rsidR="00F86EE4" w:rsidRPr="00F86EE4">
        <w:rPr>
          <w:szCs w:val="24"/>
        </w:rPr>
        <w:t>Parskey</w:t>
      </w:r>
      <w:proofErr w:type="spellEnd"/>
      <w:r w:rsidR="00F86EE4" w:rsidRPr="00F86EE4">
        <w:rPr>
          <w:szCs w:val="24"/>
        </w:rPr>
        <w:t xml:space="preserve"> and Hall, 2020; </w:t>
      </w:r>
      <w:proofErr w:type="spellStart"/>
      <w:r w:rsidR="00F86EE4" w:rsidRPr="00F86EE4">
        <w:rPr>
          <w:szCs w:val="24"/>
        </w:rPr>
        <w:t>Karakolis</w:t>
      </w:r>
      <w:proofErr w:type="spellEnd"/>
      <w:r w:rsidR="00F86EE4" w:rsidRPr="00F86EE4">
        <w:rPr>
          <w:szCs w:val="24"/>
        </w:rPr>
        <w:t xml:space="preserve">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197EA3">
        <w:rPr>
          <w:rFonts w:asciiTheme="minorHAnsi" w:hAnsiTheme="minorHAnsi" w:cstheme="minorHAnsi"/>
          <w:color w:val="auto"/>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Kokoc</w:t>
      </w:r>
      <w:proofErr w:type="spellEnd"/>
      <w:r w:rsidRPr="00CB78F8">
        <w:rPr>
          <w:rFonts w:asciiTheme="minorHAnsi" w:hAnsiTheme="minorHAnsi" w:cstheme="minorHAnsi"/>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w:t>
      </w:r>
      <w:proofErr w:type="spellStart"/>
      <w:r w:rsidRPr="00CB78F8">
        <w:rPr>
          <w:rFonts w:asciiTheme="minorHAnsi" w:hAnsiTheme="minorHAnsi" w:cstheme="minorHAnsi"/>
          <w:color w:val="auto"/>
        </w:rPr>
        <w:t>Huselid</w:t>
      </w:r>
      <w:proofErr w:type="spellEnd"/>
      <w:r w:rsidRPr="00CB78F8">
        <w:rPr>
          <w:rFonts w:asciiTheme="minorHAnsi" w:hAnsiTheme="minorHAnsi" w:cstheme="minorHAnsi"/>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3BD04EB7" w:rsidR="00CD4FB9" w:rsidRPr="00984523" w:rsidRDefault="005131B4" w:rsidP="00F86FDA">
      <w:pPr>
        <w:pStyle w:val="Heading2"/>
        <w:numPr>
          <w:ilvl w:val="1"/>
          <w:numId w:val="35"/>
        </w:numPr>
        <w:jc w:val="both"/>
        <w:rPr>
          <w:rFonts w:asciiTheme="minorHAnsi" w:hAnsiTheme="minorHAnsi" w:cstheme="minorHAnsi"/>
          <w:color w:val="auto"/>
        </w:rPr>
      </w:pPr>
      <w:r>
        <w:rPr>
          <w:rFonts w:asciiTheme="minorHAnsi" w:hAnsiTheme="minorHAnsi" w:cstheme="minorHAnsi"/>
          <w:color w:val="auto"/>
        </w:rPr>
        <w:t xml:space="preserve">Data Analysis </w:t>
      </w:r>
      <w:r w:rsidR="00FC42A8">
        <w:rPr>
          <w:rFonts w:asciiTheme="minorHAnsi" w:hAnsiTheme="minorHAnsi" w:cstheme="minorHAnsi"/>
          <w:color w:val="auto"/>
        </w:rPr>
        <w:t>of</w:t>
      </w:r>
      <w:r>
        <w:rPr>
          <w:rFonts w:asciiTheme="minorHAnsi" w:hAnsiTheme="minorHAnsi" w:cstheme="minorHAnsi"/>
          <w:color w:val="auto"/>
        </w:rPr>
        <w:t xml:space="preserve"> HR Data</w:t>
      </w:r>
    </w:p>
    <w:p w14:paraId="4241653D" w14:textId="6C37D42F" w:rsidR="007B4A37" w:rsidRDefault="007B4A37" w:rsidP="00D10FA6">
      <w:pPr>
        <w:spacing w:after="0" w:line="276" w:lineRule="auto"/>
        <w:ind w:left="432"/>
        <w:contextualSpacing/>
        <w:jc w:val="both"/>
        <w:rPr>
          <w:rFonts w:asciiTheme="minorHAnsi" w:hAnsiTheme="minorHAnsi" w:cstheme="minorHAnsi"/>
          <w:color w:val="auto"/>
        </w:rPr>
      </w:pPr>
      <w:r>
        <w:rPr>
          <w:rFonts w:asciiTheme="minorHAnsi" w:hAnsiTheme="minorHAnsi" w:cstheme="minorHAnsi"/>
          <w:color w:val="auto"/>
        </w:rPr>
        <w:t>Outlined in the previous section is the need for HR to become more integrated and aligned with Senior leaders within business</w:t>
      </w:r>
      <w:r w:rsidR="00774B07">
        <w:rPr>
          <w:rFonts w:asciiTheme="minorHAnsi" w:hAnsiTheme="minorHAnsi" w:cstheme="minorHAnsi"/>
          <w:color w:val="auto"/>
        </w:rPr>
        <w:t xml:space="preserve"> (</w:t>
      </w:r>
      <w:r w:rsidR="00774B07" w:rsidRPr="00CB78F8">
        <w:rPr>
          <w:rFonts w:asciiTheme="minorHAnsi" w:hAnsiTheme="minorHAnsi" w:cstheme="minorHAnsi"/>
          <w:color w:val="auto"/>
        </w:rPr>
        <w:t>Ferrar et al. 2021, Mattox et all 2020, Rasmussen and Ulrich 2015</w:t>
      </w:r>
      <w:r w:rsidR="00774B07">
        <w:rPr>
          <w:rFonts w:asciiTheme="minorHAnsi" w:hAnsiTheme="minorHAnsi" w:cstheme="minorHAnsi"/>
          <w:color w:val="auto"/>
        </w:rPr>
        <w:t xml:space="preserve">, Diez et al </w:t>
      </w:r>
      <w:r w:rsidR="00774B07">
        <w:rPr>
          <w:rFonts w:asciiTheme="minorHAnsi" w:hAnsiTheme="minorHAnsi" w:cstheme="minorHAnsi"/>
          <w:color w:val="auto"/>
        </w:rPr>
        <w:fldChar w:fldCharType="begin"/>
      </w:r>
      <w:r w:rsidR="00200C5C">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Pr>
          <w:rFonts w:asciiTheme="minorHAnsi" w:hAnsiTheme="minorHAnsi" w:cstheme="minorHAnsi"/>
          <w:color w:val="auto"/>
        </w:rPr>
        <w:fldChar w:fldCharType="separate"/>
      </w:r>
      <w:r w:rsidR="00774B07" w:rsidRPr="001A7085">
        <w:t>(Rasmussen and Ulrich, 2015; Diez, Bussin and Lee, 2019; Mattox II, Parskey and Hall, 2020; Ferrar and Green, 2021)</w:t>
      </w:r>
      <w:r w:rsidR="00774B07">
        <w:rPr>
          <w:rFonts w:asciiTheme="minorHAnsi" w:hAnsiTheme="minorHAnsi" w:cstheme="minorHAnsi"/>
          <w:color w:val="auto"/>
        </w:rPr>
        <w:fldChar w:fldCharType="end"/>
      </w:r>
      <w:r>
        <w:rPr>
          <w:rFonts w:asciiTheme="minorHAnsi" w:hAnsiTheme="minorHAnsi" w:cstheme="minorHAnsi"/>
          <w:color w:val="auto"/>
        </w:rPr>
        <w:t xml:space="preserve">. </w:t>
      </w:r>
      <w:r w:rsidR="00774B07">
        <w:rPr>
          <w:rFonts w:asciiTheme="minorHAnsi" w:hAnsiTheme="minorHAnsi" w:cstheme="minorHAnsi"/>
          <w:color w:val="auto"/>
        </w:rPr>
        <w:t xml:space="preserve"> How can this be accomplished though?  </w:t>
      </w:r>
    </w:p>
    <w:p w14:paraId="7E25006B" w14:textId="77777777" w:rsidR="008470D9" w:rsidRPr="00B61294" w:rsidRDefault="008470D9" w:rsidP="00D10FA6">
      <w:pPr>
        <w:spacing w:after="0" w:line="276" w:lineRule="auto"/>
        <w:ind w:left="432"/>
        <w:contextualSpacing/>
        <w:jc w:val="both"/>
        <w:rPr>
          <w:rFonts w:asciiTheme="minorHAnsi" w:hAnsiTheme="minorHAnsi" w:cstheme="minorHAnsi"/>
          <w:color w:val="auto"/>
        </w:rPr>
      </w:pPr>
    </w:p>
    <w:p w14:paraId="095815C6" w14:textId="7D44D453" w:rsidR="00CD4FB9" w:rsidRPr="00B61294" w:rsidRDefault="00CD4FB9"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Tambe et al (2019) put forward the argument that </w:t>
      </w:r>
      <w:r w:rsidR="003704FA" w:rsidRPr="00B61294">
        <w:rPr>
          <w:rFonts w:asciiTheme="minorHAnsi" w:hAnsiTheme="minorHAnsi" w:cstheme="minorHAnsi"/>
          <w:color w:val="auto"/>
        </w:rPr>
        <w:t>data within the</w:t>
      </w:r>
      <w:r w:rsidRPr="00B61294">
        <w:rPr>
          <w:rFonts w:asciiTheme="minorHAnsi" w:hAnsiTheme="minorHAnsi" w:cstheme="minorHAnsi"/>
          <w:color w:val="auto"/>
        </w:rPr>
        <w:t xml:space="preserve"> HR Department generally contains small datasets which may not be suitable to use to clearly identify relationships</w:t>
      </w:r>
      <w:r w:rsidR="003704FA" w:rsidRPr="00B61294">
        <w:rPr>
          <w:rFonts w:asciiTheme="minorHAnsi" w:hAnsiTheme="minorHAnsi" w:cstheme="minorHAnsi"/>
          <w:color w:val="auto"/>
        </w:rPr>
        <w:t xml:space="preserve"> or meaningful insights</w:t>
      </w:r>
      <w:r w:rsidRPr="00B61294">
        <w:rPr>
          <w:rFonts w:asciiTheme="minorHAnsi" w:hAnsiTheme="minorHAnsi" w:cstheme="minorHAnsi"/>
          <w:color w:val="auto"/>
        </w:rPr>
        <w:t xml:space="preserve"> with</w:t>
      </w:r>
      <w:r w:rsidR="003704FA" w:rsidRPr="00B61294">
        <w:rPr>
          <w:rFonts w:asciiTheme="minorHAnsi" w:hAnsiTheme="minorHAnsi" w:cstheme="minorHAnsi"/>
          <w:color w:val="auto"/>
        </w:rPr>
        <w:t>in</w:t>
      </w:r>
      <w:r w:rsidRPr="00B61294">
        <w:rPr>
          <w:rFonts w:asciiTheme="minorHAnsi" w:hAnsiTheme="minorHAnsi" w:cstheme="minorHAnsi"/>
          <w:color w:val="auto"/>
        </w:rPr>
        <w:t xml:space="preserve"> the dataset</w:t>
      </w:r>
      <w:r w:rsidR="003151E2"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is </w:t>
      </w:r>
      <w:r w:rsidR="003151E2" w:rsidRPr="00B61294">
        <w:rPr>
          <w:rFonts w:asciiTheme="minorHAnsi" w:hAnsiTheme="minorHAnsi" w:cstheme="minorHAnsi"/>
          <w:color w:val="auto"/>
        </w:rPr>
        <w:t xml:space="preserve">fact </w:t>
      </w:r>
      <w:r w:rsidRPr="00B61294">
        <w:rPr>
          <w:rFonts w:asciiTheme="minorHAnsi" w:hAnsiTheme="minorHAnsi" w:cstheme="minorHAnsi"/>
          <w:color w:val="auto"/>
        </w:rPr>
        <w:t xml:space="preserve">is further complicated by any decision to use historical data for analysis, </w:t>
      </w:r>
      <w:r w:rsidR="003151E2" w:rsidRPr="00B61294">
        <w:rPr>
          <w:rFonts w:asciiTheme="minorHAnsi" w:hAnsiTheme="minorHAnsi" w:cstheme="minorHAnsi"/>
          <w:color w:val="auto"/>
        </w:rPr>
        <w:t xml:space="preserve">with </w:t>
      </w:r>
      <w:r w:rsidRPr="00B61294">
        <w:rPr>
          <w:rFonts w:asciiTheme="minorHAnsi" w:hAnsiTheme="minorHAnsi" w:cstheme="minorHAnsi"/>
          <w:color w:val="auto"/>
        </w:rPr>
        <w:t xml:space="preserve">the danger </w:t>
      </w:r>
      <w:r w:rsidR="003151E2" w:rsidRPr="00B61294">
        <w:rPr>
          <w:rFonts w:asciiTheme="minorHAnsi" w:hAnsiTheme="minorHAnsi" w:cstheme="minorHAnsi"/>
          <w:color w:val="auto"/>
        </w:rPr>
        <w:t xml:space="preserve">being that </w:t>
      </w:r>
      <w:r w:rsidRPr="00B61294">
        <w:rPr>
          <w:rFonts w:asciiTheme="minorHAnsi" w:hAnsiTheme="minorHAnsi" w:cstheme="minorHAnsi"/>
          <w:color w:val="auto"/>
        </w:rPr>
        <w:t>historical HR data m</w:t>
      </w:r>
      <w:r w:rsidR="003151E2" w:rsidRPr="00B61294">
        <w:rPr>
          <w:rFonts w:asciiTheme="minorHAnsi" w:hAnsiTheme="minorHAnsi" w:cstheme="minorHAnsi"/>
          <w:color w:val="auto"/>
        </w:rPr>
        <w:t>a</w:t>
      </w:r>
      <w:r w:rsidRPr="00B61294">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 xml:space="preserve">(Loftus </w:t>
      </w:r>
      <w:r w:rsidRPr="00B61294">
        <w:rPr>
          <w:rFonts w:asciiTheme="minorHAnsi" w:hAnsiTheme="minorHAnsi" w:cstheme="minorHAnsi"/>
          <w:i/>
          <w:iCs/>
          <w:color w:val="auto"/>
        </w:rPr>
        <w:t>et al.</w:t>
      </w:r>
      <w:r w:rsidRPr="00B61294">
        <w:rPr>
          <w:rFonts w:asciiTheme="minorHAnsi" w:hAnsiTheme="minorHAnsi" w:cstheme="minorHAnsi"/>
          <w:color w:val="auto"/>
        </w:rPr>
        <w:t>, 2018; Tambe, Cappelli and Yakubovich, 2019; Vowels, Cihan Camgoz and Bowden, 2023)</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erefore to limit potential bias when analysing HR data, whilst working with small datasets it is necessary to use other sources such as theory and prior research as a guide to identify </w:t>
      </w:r>
      <w:r w:rsidR="00AF0AFD" w:rsidRPr="00B61294">
        <w:rPr>
          <w:rFonts w:asciiTheme="minorHAnsi" w:hAnsiTheme="minorHAnsi" w:cstheme="minorHAnsi"/>
          <w:color w:val="auto"/>
        </w:rPr>
        <w:t xml:space="preserve">models and potential </w:t>
      </w:r>
      <w:r w:rsidRPr="00B61294">
        <w:rPr>
          <w:rFonts w:asciiTheme="minorHAnsi" w:hAnsiTheme="minorHAnsi" w:cstheme="minorHAnsi"/>
          <w:color w:val="auto"/>
        </w:rPr>
        <w:t>relations</w:t>
      </w:r>
      <w:r w:rsidR="00AF0AFD" w:rsidRPr="00B61294">
        <w:rPr>
          <w:rFonts w:asciiTheme="minorHAnsi" w:hAnsiTheme="minorHAnsi" w:cstheme="minorHAnsi"/>
          <w:color w:val="auto"/>
        </w:rPr>
        <w:t>hips in the data</w:t>
      </w:r>
      <w:r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w:t>
      </w:r>
    </w:p>
    <w:p w14:paraId="1347FC4A" w14:textId="77777777" w:rsidR="00CD4FB9" w:rsidRPr="00B61294" w:rsidRDefault="00CD4FB9" w:rsidP="00CC3D09">
      <w:pPr>
        <w:spacing w:after="0" w:line="276" w:lineRule="auto"/>
        <w:ind w:left="426"/>
        <w:jc w:val="both"/>
        <w:rPr>
          <w:rFonts w:asciiTheme="minorHAnsi" w:hAnsiTheme="minorHAnsi" w:cstheme="minorHAnsi"/>
          <w:color w:val="auto"/>
        </w:rPr>
      </w:pPr>
    </w:p>
    <w:p w14:paraId="7739427A" w14:textId="4DFE9451" w:rsidR="00CD4FB9" w:rsidRPr="00B61294" w:rsidRDefault="008D6434"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addition to bias, </w:t>
      </w:r>
      <w:r w:rsidR="00CD4FB9" w:rsidRPr="00B61294">
        <w:rPr>
          <w:rFonts w:asciiTheme="minorHAnsi" w:hAnsiTheme="minorHAnsi" w:cstheme="minorHAnsi"/>
          <w:color w:val="auto"/>
        </w:rPr>
        <w:t xml:space="preserve">It is important to note that in some fields it is not ethical to seek relationships between variables, especially in scenarios where there may be </w:t>
      </w:r>
      <w:r w:rsidR="007816AE" w:rsidRPr="00B61294">
        <w:rPr>
          <w:rFonts w:asciiTheme="minorHAnsi" w:hAnsiTheme="minorHAnsi" w:cstheme="minorHAnsi"/>
          <w:color w:val="auto"/>
        </w:rPr>
        <w:t>moral</w:t>
      </w:r>
      <w:r w:rsidR="00CD4FB9" w:rsidRPr="00B61294">
        <w:rPr>
          <w:rFonts w:asciiTheme="minorHAnsi" w:hAnsiTheme="minorHAnsi" w:cstheme="minorHAnsi"/>
          <w:color w:val="auto"/>
        </w:rPr>
        <w:t xml:space="preserve"> considerations </w:t>
      </w:r>
      <w:r w:rsidR="007816AE">
        <w:rPr>
          <w:rFonts w:asciiTheme="minorHAnsi" w:hAnsiTheme="minorHAnsi" w:cstheme="minorHAnsi"/>
          <w:color w:val="auto"/>
        </w:rPr>
        <w:t>to be taken into account</w:t>
      </w:r>
      <w:r w:rsidR="00CD4FB9" w:rsidRPr="00B61294">
        <w:rPr>
          <w:rFonts w:asciiTheme="minorHAnsi" w:hAnsiTheme="minorHAnsi" w:cstheme="minorHAnsi"/>
          <w:color w:val="auto"/>
        </w:rPr>
        <w:t xml:space="preserve"> </w:t>
      </w:r>
      <w:r w:rsidR="00CD4FB9" w:rsidRPr="00B61294">
        <w:rPr>
          <w:rFonts w:asciiTheme="minorHAnsi" w:hAnsiTheme="minorHAnsi" w:cstheme="minorHAnsi"/>
          <w:color w:val="auto"/>
        </w:rPr>
        <w:fldChar w:fldCharType="begin"/>
      </w:r>
      <w:r w:rsidR="00CD4FB9" w:rsidRPr="00B61294">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B61294">
        <w:rPr>
          <w:rFonts w:asciiTheme="minorHAnsi" w:hAnsiTheme="minorHAnsi" w:cstheme="minorHAnsi"/>
          <w:color w:val="auto"/>
        </w:rPr>
        <w:fldChar w:fldCharType="separate"/>
      </w:r>
      <w:r w:rsidR="00CD4FB9" w:rsidRPr="00B61294">
        <w:rPr>
          <w:rFonts w:asciiTheme="minorHAnsi" w:hAnsiTheme="minorHAnsi" w:cstheme="minorHAnsi"/>
          <w:color w:val="auto"/>
        </w:rPr>
        <w:t>(Eberhardt, 2017; Malinsky and Danks, 2018; Vowels, Cihan Camgoz and Bowden, 2023)</w:t>
      </w:r>
      <w:r w:rsidR="00CD4FB9" w:rsidRPr="00B61294">
        <w:rPr>
          <w:rFonts w:asciiTheme="minorHAnsi" w:hAnsiTheme="minorHAnsi" w:cstheme="minorHAnsi"/>
          <w:color w:val="auto"/>
        </w:rPr>
        <w:fldChar w:fldCharType="end"/>
      </w:r>
      <w:r w:rsidR="00CD4FB9" w:rsidRPr="00B61294">
        <w:rPr>
          <w:rFonts w:asciiTheme="minorHAnsi" w:hAnsiTheme="minorHAnsi" w:cstheme="minorHAnsi"/>
          <w:color w:val="auto"/>
        </w:rPr>
        <w:t xml:space="preserve">.  </w:t>
      </w:r>
      <w:proofErr w:type="spellStart"/>
      <w:r w:rsidR="00B127AB" w:rsidRPr="00B61294">
        <w:rPr>
          <w:rFonts w:asciiTheme="minorHAnsi" w:hAnsiTheme="minorHAnsi" w:cstheme="minorHAnsi"/>
          <w:color w:val="auto"/>
        </w:rPr>
        <w:t>Bankins</w:t>
      </w:r>
      <w:proofErr w:type="spellEnd"/>
      <w:r w:rsidR="00B127AB" w:rsidRPr="00B61294">
        <w:rPr>
          <w:rFonts w:asciiTheme="minorHAnsi" w:hAnsiTheme="minorHAnsi" w:cstheme="minorHAnsi"/>
          <w:color w:val="auto"/>
        </w:rPr>
        <w:t xml:space="preserve"> et al (2021) has proposed a framework to help with the ethical implementation of artificial intelligence within an organisation</w:t>
      </w:r>
      <w:r w:rsidR="00AF0582" w:rsidRPr="00B61294">
        <w:rPr>
          <w:rFonts w:asciiTheme="minorHAnsi" w:hAnsiTheme="minorHAnsi" w:cstheme="minorHAnsi"/>
          <w:color w:val="auto"/>
        </w:rPr>
        <w:t xml:space="preserve"> with scope to use for implementation of </w:t>
      </w:r>
      <w:r w:rsidR="00BC1D12" w:rsidRPr="00B61294">
        <w:rPr>
          <w:rFonts w:asciiTheme="minorHAnsi" w:hAnsiTheme="minorHAnsi" w:cstheme="minorHAnsi"/>
          <w:color w:val="auto"/>
        </w:rPr>
        <w:t xml:space="preserve">any type of machine learning or </w:t>
      </w:r>
      <w:r w:rsidR="00AC7310" w:rsidRPr="00B61294">
        <w:rPr>
          <w:rFonts w:asciiTheme="minorHAnsi" w:hAnsiTheme="minorHAnsi" w:cstheme="minorHAnsi"/>
          <w:color w:val="auto"/>
        </w:rPr>
        <w:t>predictive analysis</w:t>
      </w:r>
      <w:r w:rsidR="008A72FD" w:rsidRPr="00B61294">
        <w:rPr>
          <w:rFonts w:asciiTheme="minorHAnsi" w:hAnsiTheme="minorHAnsi" w:cstheme="minorHAnsi"/>
          <w:color w:val="auto"/>
        </w:rPr>
        <w:t xml:space="preserve"> </w:t>
      </w:r>
      <w:r w:rsidR="008A72FD" w:rsidRPr="00B61294">
        <w:rPr>
          <w:rFonts w:asciiTheme="minorHAnsi" w:hAnsiTheme="minorHAnsi" w:cstheme="minorHAnsi"/>
          <w:color w:val="auto"/>
        </w:rPr>
        <w:fldChar w:fldCharType="begin"/>
      </w:r>
      <w:r w:rsidR="008A72FD" w:rsidRPr="00B61294">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B61294">
        <w:rPr>
          <w:rFonts w:asciiTheme="minorHAnsi" w:hAnsiTheme="minorHAnsi" w:cstheme="minorHAnsi"/>
          <w:color w:val="auto"/>
        </w:rPr>
        <w:fldChar w:fldCharType="separate"/>
      </w:r>
      <w:r w:rsidR="008A72FD" w:rsidRPr="00B61294">
        <w:rPr>
          <w:color w:val="auto"/>
        </w:rPr>
        <w:t>(Bankins, 2021)</w:t>
      </w:r>
      <w:r w:rsidR="008A72FD" w:rsidRPr="00B61294">
        <w:rPr>
          <w:rFonts w:asciiTheme="minorHAnsi" w:hAnsiTheme="minorHAnsi" w:cstheme="minorHAnsi"/>
          <w:color w:val="auto"/>
        </w:rPr>
        <w:fldChar w:fldCharType="end"/>
      </w:r>
      <w:r w:rsidR="00954578" w:rsidRPr="00B61294">
        <w:rPr>
          <w:rFonts w:asciiTheme="minorHAnsi" w:hAnsiTheme="minorHAnsi" w:cstheme="minorHAnsi"/>
          <w:color w:val="auto"/>
        </w:rPr>
        <w:t>.</w:t>
      </w:r>
    </w:p>
    <w:p w14:paraId="6AB8364F" w14:textId="77777777" w:rsidR="00CD4FB9" w:rsidRPr="00B61294" w:rsidRDefault="00CD4FB9" w:rsidP="00CC3D09">
      <w:pPr>
        <w:spacing w:after="0" w:line="276" w:lineRule="auto"/>
        <w:ind w:left="426"/>
        <w:jc w:val="both"/>
        <w:rPr>
          <w:rFonts w:asciiTheme="minorHAnsi" w:hAnsiTheme="minorHAnsi" w:cstheme="minorHAnsi"/>
          <w:color w:val="auto"/>
        </w:rPr>
      </w:pPr>
    </w:p>
    <w:p w14:paraId="083CE5F0" w14:textId="106DD634" w:rsidR="00CD4FB9" w:rsidRPr="00CB78F8" w:rsidRDefault="007816AE" w:rsidP="00954578">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Working</w:t>
      </w:r>
      <w:r w:rsidR="00437FC1">
        <w:rPr>
          <w:rFonts w:asciiTheme="minorHAnsi" w:hAnsiTheme="minorHAnsi" w:cstheme="minorHAnsi"/>
          <w:color w:val="auto"/>
        </w:rPr>
        <w:t xml:space="preserve"> forward, </w:t>
      </w:r>
      <w:r w:rsidR="002B23B7">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Pr>
          <w:rFonts w:asciiTheme="minorHAnsi" w:hAnsiTheme="minorHAnsi" w:cstheme="minorHAnsi"/>
          <w:color w:val="auto"/>
        </w:rPr>
        <w:fldChar w:fldCharType="begin"/>
      </w:r>
      <w:r w:rsidR="002B23B7">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Pr>
          <w:rFonts w:asciiTheme="minorHAnsi" w:hAnsiTheme="minorHAnsi" w:cstheme="minorHAnsi"/>
          <w:color w:val="auto"/>
        </w:rPr>
        <w:fldChar w:fldCharType="separate"/>
      </w:r>
      <w:r w:rsidR="002B23B7" w:rsidRPr="00784AFF">
        <w:t>(Muslim, Chatti and Guesmi, 2020)</w:t>
      </w:r>
      <w:r w:rsidR="002B23B7">
        <w:rPr>
          <w:rFonts w:asciiTheme="minorHAnsi" w:hAnsiTheme="minorHAnsi" w:cstheme="minorHAnsi"/>
          <w:color w:val="auto"/>
        </w:rPr>
        <w:fldChar w:fldCharType="end"/>
      </w:r>
      <w:r w:rsidR="002B23B7">
        <w:rPr>
          <w:rFonts w:asciiTheme="minorHAnsi" w:hAnsiTheme="minorHAnsi" w:cstheme="minorHAnsi"/>
          <w:color w:val="auto"/>
        </w:rPr>
        <w:t xml:space="preserve">.  </w:t>
      </w:r>
      <w:r w:rsidR="005A6B4E">
        <w:rPr>
          <w:rFonts w:asciiTheme="minorHAnsi" w:hAnsiTheme="minorHAnsi" w:cstheme="minorHAnsi"/>
          <w:color w:val="auto"/>
        </w:rPr>
        <w:t xml:space="preserve">That paper </w:t>
      </w:r>
      <w:r w:rsidR="00366178">
        <w:rPr>
          <w:rFonts w:asciiTheme="minorHAnsi" w:hAnsiTheme="minorHAnsi" w:cstheme="minorHAnsi"/>
          <w:color w:val="auto"/>
        </w:rPr>
        <w:t>showcased that i</w:t>
      </w:r>
      <w:r w:rsidR="00E1690A" w:rsidRPr="00B61294">
        <w:rPr>
          <w:rFonts w:asciiTheme="minorHAnsi" w:hAnsiTheme="minorHAnsi" w:cstheme="minorHAnsi"/>
          <w:color w:val="auto"/>
        </w:rPr>
        <w:t xml:space="preserve">n terms </w:t>
      </w:r>
      <w:r w:rsidR="00E1690A">
        <w:rPr>
          <w:rFonts w:asciiTheme="minorHAnsi" w:hAnsiTheme="minorHAnsi" w:cstheme="minorHAnsi"/>
          <w:color w:val="auto"/>
        </w:rPr>
        <w:t xml:space="preserve">of implementation, </w:t>
      </w:r>
      <w:r w:rsidR="00CD4FB9" w:rsidRPr="00CB78F8">
        <w:rPr>
          <w:rFonts w:asciiTheme="minorHAnsi" w:hAnsiTheme="minorHAnsi" w:cstheme="minorHAnsi"/>
          <w:color w:val="auto"/>
        </w:rPr>
        <w:t xml:space="preserve">when applying </w:t>
      </w:r>
      <w:r w:rsidR="008077D7">
        <w:rPr>
          <w:rFonts w:asciiTheme="minorHAnsi" w:hAnsiTheme="minorHAnsi" w:cstheme="minorHAnsi"/>
          <w:color w:val="auto"/>
        </w:rPr>
        <w:t xml:space="preserve">machine learning </w:t>
      </w:r>
      <w:r w:rsidR="00CD4FB9" w:rsidRPr="00CB78F8">
        <w:rPr>
          <w:rFonts w:asciiTheme="minorHAnsi" w:hAnsiTheme="minorHAnsi" w:cstheme="minorHAnsi"/>
          <w:color w:val="auto"/>
        </w:rPr>
        <w:t>algorithms</w:t>
      </w:r>
      <w:r w:rsidR="00776C35">
        <w:rPr>
          <w:rFonts w:asciiTheme="minorHAnsi" w:hAnsiTheme="minorHAnsi" w:cstheme="minorHAnsi"/>
          <w:color w:val="auto"/>
        </w:rPr>
        <w:t xml:space="preserve"> for learning analysis</w:t>
      </w:r>
      <w:r w:rsidR="00CD4FB9" w:rsidRPr="00CB78F8">
        <w:rPr>
          <w:rFonts w:asciiTheme="minorHAnsi" w:hAnsiTheme="minorHAnsi" w:cstheme="minorHAnsi"/>
          <w:color w:val="auto"/>
        </w:rPr>
        <w:t>, there are a myriad of implementations possibl</w:t>
      </w:r>
      <w:r w:rsidR="00954578">
        <w:rPr>
          <w:rFonts w:asciiTheme="minorHAnsi" w:hAnsiTheme="minorHAnsi" w:cstheme="minorHAnsi"/>
          <w:color w:val="auto"/>
        </w:rPr>
        <w:t>e</w:t>
      </w:r>
      <w:r w:rsidR="00366178">
        <w:rPr>
          <w:rFonts w:asciiTheme="minorHAnsi" w:hAnsiTheme="minorHAnsi" w:cstheme="minorHAnsi"/>
          <w:color w:val="auto"/>
        </w:rPr>
        <w:t xml:space="preserve">, and indeed in use </w:t>
      </w:r>
      <w:r w:rsidR="00366178">
        <w:rPr>
          <w:rFonts w:asciiTheme="minorHAnsi" w:hAnsiTheme="minorHAnsi" w:cstheme="minorHAnsi"/>
          <w:color w:val="auto"/>
        </w:rPr>
        <w:fldChar w:fldCharType="begin"/>
      </w:r>
      <w:r w:rsidR="00366178">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Pr>
          <w:rFonts w:asciiTheme="minorHAnsi" w:hAnsiTheme="minorHAnsi" w:cstheme="minorHAnsi"/>
          <w:color w:val="auto"/>
        </w:rPr>
        <w:fldChar w:fldCharType="separate"/>
      </w:r>
      <w:r w:rsidR="00366178" w:rsidRPr="00366178">
        <w:t>(Muslim, Chatti and Guesmi, 2020)</w:t>
      </w:r>
      <w:r w:rsidR="00366178">
        <w:rPr>
          <w:rFonts w:asciiTheme="minorHAnsi" w:hAnsiTheme="minorHAnsi" w:cstheme="minorHAnsi"/>
          <w:color w:val="auto"/>
        </w:rPr>
        <w:fldChar w:fldCharType="end"/>
      </w:r>
      <w:r w:rsidR="00954578">
        <w:rPr>
          <w:rFonts w:asciiTheme="minorHAnsi" w:hAnsiTheme="minorHAnsi" w:cstheme="minorHAnsi"/>
          <w:color w:val="auto"/>
        </w:rPr>
        <w:t xml:space="preserve">.  </w:t>
      </w:r>
      <w:r w:rsidR="00FC0160">
        <w:rPr>
          <w:rFonts w:asciiTheme="minorHAnsi" w:hAnsiTheme="minorHAnsi" w:cstheme="minorHAnsi"/>
          <w:color w:val="auto"/>
        </w:rPr>
        <w:t>T</w:t>
      </w:r>
      <w:r w:rsidR="00CD4FB9" w:rsidRPr="00CB78F8">
        <w:rPr>
          <w:rFonts w:asciiTheme="minorHAnsi" w:hAnsiTheme="minorHAnsi" w:cstheme="minorHAnsi"/>
          <w:color w:val="auto"/>
        </w:rPr>
        <w:t>echniques used by authors</w:t>
      </w:r>
      <w:r w:rsidR="00FC0160">
        <w:rPr>
          <w:rFonts w:asciiTheme="minorHAnsi" w:hAnsiTheme="minorHAnsi" w:cstheme="minorHAnsi"/>
          <w:color w:val="auto"/>
        </w:rPr>
        <w:t xml:space="preserve"> across the </w:t>
      </w:r>
      <w:r w:rsidR="00E763F2">
        <w:rPr>
          <w:rFonts w:asciiTheme="minorHAnsi" w:hAnsiTheme="minorHAnsi" w:cstheme="minorHAnsi"/>
          <w:color w:val="auto"/>
        </w:rPr>
        <w:t>research area</w:t>
      </w:r>
      <w:r w:rsidR="00CD4FB9" w:rsidRPr="00CB78F8">
        <w:rPr>
          <w:rFonts w:asciiTheme="minorHAnsi" w:hAnsiTheme="minorHAnsi" w:cstheme="minorHAnsi"/>
          <w:color w:val="auto"/>
        </w:rPr>
        <w:t xml:space="preserve"> are outlined in below:</w:t>
      </w:r>
    </w:p>
    <w:p w14:paraId="234DE10F" w14:textId="6E6E8111"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00B63428">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00B63428" w:rsidRPr="00B63428">
        <w:rPr>
          <w:szCs w:val="24"/>
        </w:rPr>
        <w:t xml:space="preserve">(Araka </w:t>
      </w:r>
      <w:r w:rsidR="00B63428" w:rsidRPr="00B63428">
        <w:rPr>
          <w:i/>
          <w:iCs/>
          <w:szCs w:val="24"/>
        </w:rPr>
        <w:t>et al.</w:t>
      </w:r>
      <w:r w:rsidR="00B63428" w:rsidRPr="00B63428">
        <w:rPr>
          <w:szCs w:val="24"/>
        </w:rPr>
        <w:t>, 2022; Mustafa Yağcı, 2022)</w:t>
      </w:r>
      <w:r w:rsidRPr="00CB78F8">
        <w:rPr>
          <w:rFonts w:asciiTheme="minorHAnsi" w:hAnsiTheme="minorHAnsi" w:cstheme="minorHAnsi"/>
          <w:color w:val="auto"/>
        </w:rPr>
        <w:fldChar w:fldCharType="end"/>
      </w:r>
    </w:p>
    <w:p w14:paraId="7DBFD11D" w14:textId="3A295FD6" w:rsidR="00CD4FB9"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008D788B">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008D788B" w:rsidRPr="008D788B">
        <w:rPr>
          <w:szCs w:val="24"/>
        </w:rPr>
        <w:t xml:space="preserve">(Araka </w:t>
      </w:r>
      <w:r w:rsidR="008D788B" w:rsidRPr="008D788B">
        <w:rPr>
          <w:i/>
          <w:iCs/>
          <w:szCs w:val="24"/>
        </w:rPr>
        <w:t>et al.</w:t>
      </w:r>
      <w:r w:rsidR="008D788B" w:rsidRPr="008D788B">
        <w:rPr>
          <w:szCs w:val="24"/>
        </w:rPr>
        <w:t>, 2022; 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1AE66D5" w14:textId="1470D53B" w:rsidR="0076510C" w:rsidRPr="00CB78F8" w:rsidRDefault="0076510C" w:rsidP="0076510C">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001B746F">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CB78F8">
        <w:rPr>
          <w:rFonts w:asciiTheme="minorHAnsi" w:hAnsiTheme="minorHAnsi" w:cstheme="minorHAnsi"/>
          <w:color w:val="auto"/>
        </w:rPr>
        <w:fldChar w:fldCharType="separate"/>
      </w:r>
      <w:r w:rsidR="001B746F" w:rsidRPr="001B746F">
        <w:rPr>
          <w:szCs w:val="24"/>
        </w:rPr>
        <w:t xml:space="preserve">(Hussain </w:t>
      </w:r>
      <w:r w:rsidR="001B746F" w:rsidRPr="001B746F">
        <w:rPr>
          <w:i/>
          <w:iCs/>
          <w:szCs w:val="24"/>
        </w:rPr>
        <w:t>et al.</w:t>
      </w:r>
      <w:r w:rsidR="001B746F" w:rsidRPr="001B746F">
        <w:rPr>
          <w:szCs w:val="24"/>
        </w:rPr>
        <w:t xml:space="preserve">, 2018; Mustafa Yağcı, 2022; Zhang </w:t>
      </w:r>
      <w:r w:rsidR="001B746F" w:rsidRPr="001B746F">
        <w:rPr>
          <w:i/>
          <w:iCs/>
          <w:szCs w:val="24"/>
        </w:rPr>
        <w:t>et al.</w:t>
      </w:r>
      <w:r w:rsidR="001B746F" w:rsidRPr="001B746F">
        <w:rPr>
          <w:szCs w:val="24"/>
        </w:rPr>
        <w:t>, 2023)</w:t>
      </w:r>
      <w:r w:rsidRPr="00CB78F8">
        <w:rPr>
          <w:rFonts w:asciiTheme="minorHAnsi" w:hAnsiTheme="minorHAnsi" w:cstheme="minorHAnsi"/>
          <w:color w:val="auto"/>
        </w:rPr>
        <w:fldChar w:fldCharType="end"/>
      </w:r>
    </w:p>
    <w:p w14:paraId="6F4895FC" w14:textId="48FA49FD" w:rsidR="006E7BB0" w:rsidRPr="00CB78F8" w:rsidRDefault="006E7BB0" w:rsidP="00D10FA6">
      <w:pPr>
        <w:pStyle w:val="ListParagraph"/>
        <w:numPr>
          <w:ilvl w:val="0"/>
          <w:numId w:val="9"/>
        </w:numPr>
        <w:spacing w:after="0" w:line="276" w:lineRule="auto"/>
        <w:ind w:left="1697" w:hanging="425"/>
        <w:jc w:val="both"/>
        <w:rPr>
          <w:rFonts w:asciiTheme="minorHAnsi" w:hAnsiTheme="minorHAnsi" w:cstheme="minorHAnsi"/>
          <w:color w:val="auto"/>
        </w:rPr>
      </w:pPr>
      <w:r>
        <w:rPr>
          <w:rFonts w:asciiTheme="minorHAnsi" w:hAnsiTheme="minorHAnsi" w:cstheme="minorHAnsi"/>
          <w:color w:val="auto"/>
        </w:rPr>
        <w:t>Neural networks</w:t>
      </w:r>
      <w:r w:rsidR="0076510C">
        <w:rPr>
          <w:rFonts w:asciiTheme="minorHAnsi" w:hAnsiTheme="minorHAnsi" w:cstheme="minorHAnsi"/>
          <w:color w:val="auto"/>
        </w:rPr>
        <w:t xml:space="preserve"> such as </w:t>
      </w:r>
      <w:r w:rsidR="004D0965">
        <w:rPr>
          <w:rFonts w:asciiTheme="minorHAnsi" w:hAnsiTheme="minorHAnsi" w:cstheme="minorHAnsi"/>
          <w:color w:val="auto"/>
        </w:rPr>
        <w:t xml:space="preserve">MLP, </w:t>
      </w:r>
      <w:r w:rsidR="0076510C">
        <w:rPr>
          <w:rFonts w:asciiTheme="minorHAnsi" w:hAnsiTheme="minorHAnsi" w:cstheme="minorHAnsi"/>
          <w:color w:val="auto"/>
        </w:rPr>
        <w:t>ANN and CNN</w:t>
      </w:r>
      <w:r>
        <w:rPr>
          <w:rFonts w:asciiTheme="minorHAnsi" w:hAnsiTheme="minorHAnsi" w:cstheme="minorHAnsi"/>
          <w:color w:val="auto"/>
        </w:rPr>
        <w:t xml:space="preserve"> </w:t>
      </w:r>
      <w:r>
        <w:rPr>
          <w:rFonts w:asciiTheme="minorHAnsi" w:hAnsiTheme="minorHAnsi" w:cstheme="minorHAnsi"/>
          <w:color w:val="auto"/>
        </w:rPr>
        <w:fldChar w:fldCharType="begin"/>
      </w:r>
      <w:r w:rsidR="00E51677">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Pr>
          <w:rFonts w:asciiTheme="minorHAnsi" w:hAnsiTheme="minorHAnsi" w:cstheme="minorHAnsi"/>
          <w:color w:val="auto"/>
        </w:rPr>
        <w:fldChar w:fldCharType="separate"/>
      </w:r>
      <w:r w:rsidR="00E51677" w:rsidRPr="00E51677">
        <w:t>(Kulala and Rani, 2017; Chunqiao Mi, 2019; Poudyal, Mohammadi-Aragh and Ball, 2022; Wang, Guo and Shen, 2022; Al-azazi and Ghurab, 2023)</w:t>
      </w:r>
      <w:r>
        <w:rPr>
          <w:rFonts w:asciiTheme="minorHAnsi" w:hAnsiTheme="minorHAnsi" w:cstheme="minorHAnsi"/>
          <w:color w:val="auto"/>
        </w:rPr>
        <w:fldChar w:fldCharType="end"/>
      </w:r>
      <w:r>
        <w:rPr>
          <w:rFonts w:asciiTheme="minorHAnsi" w:hAnsiTheme="minorHAnsi" w:cstheme="minorHAnsi"/>
          <w:color w:val="auto"/>
        </w:rPr>
        <w:t xml:space="preserve">  </w:t>
      </w:r>
    </w:p>
    <w:p w14:paraId="59EFD660" w14:textId="77777777" w:rsidR="007F5C5B" w:rsidRDefault="007F5C5B" w:rsidP="00730AAA">
      <w:pPr>
        <w:spacing w:after="0" w:line="276" w:lineRule="auto"/>
        <w:ind w:left="426"/>
        <w:contextualSpacing/>
        <w:jc w:val="both"/>
        <w:rPr>
          <w:rFonts w:asciiTheme="minorHAnsi" w:hAnsiTheme="minorHAnsi" w:cstheme="minorHAnsi"/>
          <w:color w:val="auto"/>
        </w:rPr>
      </w:pPr>
    </w:p>
    <w:p w14:paraId="3532B020" w14:textId="7245E198" w:rsidR="00B24903" w:rsidRDefault="009E57EB" w:rsidP="00867286">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An</w:t>
      </w:r>
      <w:r w:rsidR="00B24903">
        <w:rPr>
          <w:rFonts w:asciiTheme="minorHAnsi" w:hAnsiTheme="minorHAnsi" w:cstheme="minorHAnsi"/>
          <w:color w:val="auto"/>
        </w:rPr>
        <w:t xml:space="preserve"> example</w:t>
      </w:r>
      <w:r>
        <w:rPr>
          <w:rFonts w:asciiTheme="minorHAnsi" w:hAnsiTheme="minorHAnsi" w:cstheme="minorHAnsi"/>
          <w:color w:val="auto"/>
        </w:rPr>
        <w:t xml:space="preserve"> </w:t>
      </w:r>
      <w:r w:rsidR="004346AF">
        <w:rPr>
          <w:rFonts w:asciiTheme="minorHAnsi" w:hAnsiTheme="minorHAnsi" w:cstheme="minorHAnsi"/>
          <w:color w:val="auto"/>
        </w:rPr>
        <w:t xml:space="preserve">of </w:t>
      </w:r>
      <w:r w:rsidR="00B24903">
        <w:rPr>
          <w:rFonts w:asciiTheme="minorHAnsi" w:hAnsiTheme="minorHAnsi" w:cstheme="minorHAnsi"/>
          <w:color w:val="auto"/>
        </w:rPr>
        <w:t>where HR data has been implemented</w:t>
      </w:r>
      <w:r>
        <w:rPr>
          <w:rFonts w:asciiTheme="minorHAnsi" w:hAnsiTheme="minorHAnsi" w:cstheme="minorHAnsi"/>
          <w:color w:val="auto"/>
        </w:rPr>
        <w:t xml:space="preserve"> within</w:t>
      </w:r>
      <w:r w:rsidR="00B24903" w:rsidRPr="004C7E08">
        <w:rPr>
          <w:rFonts w:asciiTheme="minorHAnsi" w:hAnsiTheme="minorHAnsi" w:cstheme="minorHAnsi"/>
          <w:color w:val="auto"/>
        </w:rPr>
        <w:t xml:space="preserve"> an integrated approach to analysis including </w:t>
      </w:r>
      <w:r w:rsidR="00867286">
        <w:rPr>
          <w:rFonts w:asciiTheme="minorHAnsi" w:hAnsiTheme="minorHAnsi" w:cstheme="minorHAnsi"/>
          <w:color w:val="auto"/>
        </w:rPr>
        <w:t xml:space="preserve">the </w:t>
      </w:r>
      <w:r w:rsidR="00B24903" w:rsidRPr="004C7E08">
        <w:rPr>
          <w:rFonts w:asciiTheme="minorHAnsi" w:hAnsiTheme="minorHAnsi" w:cstheme="minorHAnsi"/>
          <w:color w:val="auto"/>
        </w:rPr>
        <w:t>use of neural networks, artificial intelligence</w:t>
      </w:r>
      <w:r w:rsidR="00867286">
        <w:rPr>
          <w:rFonts w:asciiTheme="minorHAnsi" w:hAnsiTheme="minorHAnsi" w:cstheme="minorHAnsi"/>
          <w:color w:val="auto"/>
        </w:rPr>
        <w:t xml:space="preserve">, has been </w:t>
      </w:r>
      <w:r w:rsidR="00B24903" w:rsidRPr="004C7E08">
        <w:rPr>
          <w:rFonts w:asciiTheme="minorHAnsi" w:hAnsiTheme="minorHAnsi" w:cstheme="minorHAnsi"/>
          <w:color w:val="auto"/>
        </w:rPr>
        <w:t>propo</w:t>
      </w:r>
      <w:r w:rsidR="00867286">
        <w:rPr>
          <w:rFonts w:asciiTheme="minorHAnsi" w:hAnsiTheme="minorHAnsi" w:cstheme="minorHAnsi"/>
          <w:color w:val="auto"/>
        </w:rPr>
        <w:t>sed</w:t>
      </w:r>
      <w:r w:rsidR="004346AF">
        <w:rPr>
          <w:rFonts w:asciiTheme="minorHAnsi" w:hAnsiTheme="minorHAnsi" w:cstheme="minorHAnsi"/>
          <w:color w:val="auto"/>
        </w:rPr>
        <w:t xml:space="preserve"> by Dong (2022)</w:t>
      </w:r>
      <w:r w:rsidR="00B24903" w:rsidRPr="004C7E08">
        <w:rPr>
          <w:rFonts w:asciiTheme="minorHAnsi" w:hAnsiTheme="minorHAnsi" w:cstheme="minorHAnsi"/>
          <w:color w:val="auto"/>
        </w:rPr>
        <w:t xml:space="preserve"> for an integrated system called the Human Resource Intelligence System (IHRMS) </w:t>
      </w:r>
      <w:r w:rsidR="00B24903" w:rsidRPr="004C7E08">
        <w:rPr>
          <w:rFonts w:asciiTheme="minorHAnsi" w:hAnsiTheme="minorHAnsi" w:cstheme="minorHAnsi"/>
          <w:color w:val="auto"/>
        </w:rPr>
        <w:fldChar w:fldCharType="begin"/>
      </w:r>
      <w:r w:rsidR="00B24903" w:rsidRPr="004C7E0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4C7E08">
        <w:rPr>
          <w:rFonts w:asciiTheme="minorHAnsi" w:hAnsiTheme="minorHAnsi" w:cstheme="minorHAnsi"/>
          <w:color w:val="auto"/>
        </w:rPr>
        <w:fldChar w:fldCharType="separate"/>
      </w:r>
      <w:r w:rsidR="00B24903" w:rsidRPr="004C7E08">
        <w:rPr>
          <w:rFonts w:asciiTheme="minorHAnsi" w:hAnsiTheme="minorHAnsi" w:cstheme="minorHAnsi"/>
        </w:rPr>
        <w:t>(Dong, 2022)</w:t>
      </w:r>
      <w:r w:rsidR="00B24903" w:rsidRPr="004C7E08">
        <w:rPr>
          <w:rFonts w:asciiTheme="minorHAnsi" w:hAnsiTheme="minorHAnsi" w:cstheme="minorHAnsi"/>
          <w:color w:val="auto"/>
        </w:rPr>
        <w:fldChar w:fldCharType="end"/>
      </w:r>
      <w:r w:rsidR="00867286">
        <w:rPr>
          <w:rFonts w:asciiTheme="minorHAnsi" w:hAnsiTheme="minorHAnsi" w:cstheme="minorHAnsi"/>
          <w:color w:val="auto"/>
        </w:rPr>
        <w:t>.</w:t>
      </w:r>
    </w:p>
    <w:p w14:paraId="2D276648" w14:textId="77777777" w:rsidR="00B24903" w:rsidRDefault="00B24903" w:rsidP="00730AAA">
      <w:pPr>
        <w:spacing w:after="0" w:line="276" w:lineRule="auto"/>
        <w:ind w:left="426"/>
        <w:contextualSpacing/>
        <w:jc w:val="both"/>
        <w:rPr>
          <w:rFonts w:asciiTheme="minorHAnsi" w:hAnsiTheme="minorHAnsi" w:cstheme="minorHAnsi"/>
          <w:color w:val="auto"/>
        </w:rPr>
      </w:pPr>
    </w:p>
    <w:p w14:paraId="5DC57CEC" w14:textId="108423FD" w:rsidR="00CD4FB9" w:rsidRPr="00CB78F8" w:rsidRDefault="00CD4FB9" w:rsidP="00730AAA">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Pr>
          <w:rFonts w:asciiTheme="minorHAnsi" w:hAnsiTheme="minorHAnsi" w:cstheme="minorHAnsi"/>
          <w:color w:val="auto"/>
        </w:rPr>
        <w:t xml:space="preserve"> chosen</w:t>
      </w:r>
      <w:r w:rsidRPr="00CB78F8">
        <w:rPr>
          <w:rFonts w:asciiTheme="minorHAnsi" w:hAnsiTheme="minorHAnsi" w:cstheme="minorHAnsi"/>
          <w:color w:val="auto"/>
        </w:rPr>
        <w:t>.</w:t>
      </w:r>
    </w:p>
    <w:p w14:paraId="018203B8" w14:textId="77777777" w:rsidR="00401600" w:rsidRPr="00CB78F8" w:rsidRDefault="00401600" w:rsidP="00730AAA">
      <w:pPr>
        <w:spacing w:after="0" w:line="276" w:lineRule="auto"/>
        <w:ind w:left="426"/>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Conclusion</w:t>
      </w:r>
    </w:p>
    <w:p w14:paraId="19EDE4FA" w14:textId="15BA13D3" w:rsidR="00CD4FB9" w:rsidRDefault="00CD4FB9" w:rsidP="004744AB">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Default="004744AB" w:rsidP="004744AB">
      <w:pPr>
        <w:spacing w:after="0" w:line="276" w:lineRule="auto"/>
        <w:ind w:left="426"/>
        <w:contextualSpacing/>
        <w:jc w:val="both"/>
        <w:rPr>
          <w:rFonts w:asciiTheme="minorHAnsi" w:hAnsiTheme="minorHAnsi" w:cstheme="minorHAnsi"/>
          <w:color w:val="auto"/>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r w:rsidRPr="00C10EC5">
        <w:rPr>
          <w:rFonts w:asciiTheme="minorHAnsi" w:hAnsiTheme="minorHAnsi" w:cstheme="minorHAnsi"/>
        </w:rPr>
        <w:t>Chapter 4: Methodology</w:t>
      </w:r>
    </w:p>
    <w:p w14:paraId="1A84887A" w14:textId="58F6EC1F"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w:t>
      </w:r>
      <w:r w:rsidR="003C532E">
        <w:rPr>
          <w:rFonts w:asciiTheme="minorHAnsi" w:hAnsiTheme="minorHAnsi" w:cstheme="minorHAnsi"/>
        </w:rPr>
        <w:t>, amongst others</w:t>
      </w:r>
      <w:r w:rsidR="00DA3B77" w:rsidRPr="00CB78F8">
        <w:rPr>
          <w:rFonts w:asciiTheme="minorHAnsi" w:hAnsiTheme="minorHAnsi" w:cstheme="minorHAnsi"/>
        </w:rPr>
        <w:t xml:space="preserve">.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EA2862">
        <w:rPr>
          <w:rFonts w:asciiTheme="minorHAnsi" w:hAnsiTheme="minorHAnsi" w:cstheme="minorHAnsi"/>
        </w:rPr>
        <w:t xml:space="preserve">  In addition, previous research focused on interaction with the system by students as a method of </w:t>
      </w:r>
      <w:r w:rsidR="008F653C">
        <w:rPr>
          <w:rFonts w:asciiTheme="minorHAnsi" w:hAnsiTheme="minorHAnsi" w:cstheme="minorHAnsi"/>
        </w:rPr>
        <w:t xml:space="preserve">assessing engagement or performance.  Neither of these areas are a focus for this research paper.  However, </w:t>
      </w:r>
      <w:r w:rsidR="005E0E54" w:rsidRPr="00CB78F8">
        <w:rPr>
          <w:rFonts w:asciiTheme="minorHAnsi" w:hAnsiTheme="minorHAnsi" w:cstheme="minorHAnsi"/>
        </w:rPr>
        <w:t xml:space="preserve">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w:t>
      </w:r>
      <w:r w:rsidR="00EA2862">
        <w:rPr>
          <w:rFonts w:asciiTheme="minorHAnsi" w:hAnsiTheme="minorHAnsi" w:cstheme="minorHAnsi"/>
        </w:rPr>
        <w:t xml:space="preserve"> within this </w:t>
      </w:r>
      <w:r w:rsidR="008F653C">
        <w:rPr>
          <w:rFonts w:asciiTheme="minorHAnsi" w:hAnsiTheme="minorHAnsi" w:cstheme="minorHAnsi"/>
        </w:rPr>
        <w:t xml:space="preserve">different </w:t>
      </w:r>
      <w:r w:rsidR="00C7660B" w:rsidRPr="00CB78F8">
        <w:rPr>
          <w:rFonts w:asciiTheme="minorHAnsi" w:hAnsiTheme="minorHAnsi" w:cstheme="minorHAnsi"/>
        </w:rPr>
        <w:t>area</w:t>
      </w:r>
      <w:r w:rsidR="008F653C">
        <w:rPr>
          <w:rFonts w:asciiTheme="minorHAnsi" w:hAnsiTheme="minorHAnsi" w:cstheme="minorHAnsi"/>
        </w:rPr>
        <w:t xml:space="preserve"> of study</w:t>
      </w:r>
      <w:r w:rsidR="00C7660B" w:rsidRPr="00CB78F8">
        <w:rPr>
          <w:rFonts w:asciiTheme="minorHAnsi" w:hAnsiTheme="minorHAnsi" w:cstheme="minorHAnsi"/>
        </w:rPr>
        <w:t>.</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Dataset </w:t>
      </w:r>
    </w:p>
    <w:p w14:paraId="5B19F4D7" w14:textId="6F292D12"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Pr>
          <w:rFonts w:asciiTheme="minorHAnsi" w:hAnsiTheme="minorHAnsi" w:cstheme="minorHAnsi"/>
        </w:rPr>
        <w:t xml:space="preserve"> or otherwise sensitive</w:t>
      </w:r>
      <w:r w:rsidRPr="00CB78F8">
        <w:rPr>
          <w:rFonts w:asciiTheme="minorHAnsi" w:hAnsiTheme="minorHAnsi" w:cstheme="minorHAnsi"/>
        </w:rPr>
        <w:t xml:space="preserve"> data</w:t>
      </w:r>
      <w:r w:rsidR="00EA2862">
        <w:rPr>
          <w:rFonts w:asciiTheme="minorHAnsi" w:hAnsiTheme="minorHAnsi" w:cstheme="minorHAnsi"/>
        </w:rPr>
        <w:t>.</w:t>
      </w:r>
    </w:p>
    <w:p w14:paraId="100D211D" w14:textId="77777777" w:rsidR="007F7C46" w:rsidRDefault="007F7C46" w:rsidP="00713A30">
      <w:pPr>
        <w:ind w:left="426"/>
        <w:jc w:val="both"/>
        <w:rPr>
          <w:rFonts w:asciiTheme="minorHAnsi" w:hAnsiTheme="minorHAnsi" w:cstheme="minorHAnsi"/>
        </w:rPr>
      </w:pPr>
    </w:p>
    <w:p w14:paraId="766E074B" w14:textId="5D9FB859" w:rsidR="00C953C2" w:rsidRDefault="00EA2862" w:rsidP="00713A30">
      <w:pPr>
        <w:ind w:left="426"/>
        <w:jc w:val="both"/>
        <w:rPr>
          <w:rFonts w:asciiTheme="minorHAnsi" w:hAnsiTheme="minorHAnsi" w:cstheme="minorHAnsi"/>
        </w:rPr>
      </w:pPr>
      <w:r>
        <w:rPr>
          <w:rFonts w:asciiTheme="minorHAnsi" w:hAnsiTheme="minorHAnsi" w:cstheme="minorHAnsi"/>
        </w:rPr>
        <w:t xml:space="preserve">In terms of the dataset, it was necessary to apply filters to reflect the </w:t>
      </w:r>
      <w:r w:rsidR="000179EF">
        <w:rPr>
          <w:rFonts w:asciiTheme="minorHAnsi" w:hAnsiTheme="minorHAnsi" w:cstheme="minorHAnsi"/>
        </w:rPr>
        <w:t xml:space="preserve">employee numbers </w:t>
      </w:r>
      <w:r>
        <w:rPr>
          <w:rFonts w:asciiTheme="minorHAnsi" w:hAnsiTheme="minorHAnsi" w:cstheme="minorHAnsi"/>
        </w:rPr>
        <w:t xml:space="preserve">within </w:t>
      </w:r>
      <w:r w:rsidR="006B20E9">
        <w:rPr>
          <w:rFonts w:asciiTheme="minorHAnsi" w:hAnsiTheme="minorHAnsi" w:cstheme="minorHAnsi"/>
        </w:rPr>
        <w:t xml:space="preserve">the target </w:t>
      </w:r>
      <w:r>
        <w:rPr>
          <w:rFonts w:asciiTheme="minorHAnsi" w:hAnsiTheme="minorHAnsi" w:cstheme="minorHAnsi"/>
        </w:rPr>
        <w:t>compan</w:t>
      </w:r>
      <w:r w:rsidR="006B20E9">
        <w:rPr>
          <w:rFonts w:asciiTheme="minorHAnsi" w:hAnsiTheme="minorHAnsi" w:cstheme="minorHAnsi"/>
        </w:rPr>
        <w:t>y</w:t>
      </w:r>
      <w:r>
        <w:rPr>
          <w:rFonts w:asciiTheme="minorHAnsi" w:hAnsiTheme="minorHAnsi" w:cstheme="minorHAnsi"/>
        </w:rPr>
        <w:t>.</w:t>
      </w:r>
      <w:r w:rsidR="006B20E9">
        <w:rPr>
          <w:rFonts w:asciiTheme="minorHAnsi" w:hAnsiTheme="minorHAnsi" w:cstheme="minorHAnsi"/>
        </w:rPr>
        <w:t xml:space="preserve">  </w:t>
      </w:r>
      <w:r w:rsidR="003F7DC1">
        <w:rPr>
          <w:rFonts w:asciiTheme="minorHAnsi" w:hAnsiTheme="minorHAnsi" w:cstheme="minorHAnsi"/>
        </w:rPr>
        <w:t xml:space="preserve">As </w:t>
      </w:r>
      <w:r w:rsidR="000179EF">
        <w:rPr>
          <w:rFonts w:asciiTheme="minorHAnsi" w:hAnsiTheme="minorHAnsi" w:cstheme="minorHAnsi"/>
        </w:rPr>
        <w:t xml:space="preserve">outlined in the </w:t>
      </w:r>
      <w:r w:rsidR="003F7DC1">
        <w:rPr>
          <w:rFonts w:asciiTheme="minorHAnsi" w:hAnsiTheme="minorHAnsi" w:cstheme="minorHAnsi"/>
        </w:rPr>
        <w:t xml:space="preserve">sampling strategy adopted for this research, </w:t>
      </w:r>
      <w:r w:rsidR="00000BAA">
        <w:rPr>
          <w:rFonts w:asciiTheme="minorHAnsi" w:hAnsiTheme="minorHAnsi" w:cstheme="minorHAnsi"/>
        </w:rPr>
        <w:t xml:space="preserve">the author </w:t>
      </w:r>
      <w:r w:rsidR="00F41927">
        <w:rPr>
          <w:rFonts w:asciiTheme="minorHAnsi" w:hAnsiTheme="minorHAnsi" w:cstheme="minorHAnsi"/>
        </w:rPr>
        <w:t xml:space="preserve">is proposing to filter </w:t>
      </w:r>
      <w:r w:rsidR="00A225DE">
        <w:rPr>
          <w:rFonts w:asciiTheme="minorHAnsi" w:hAnsiTheme="minorHAnsi" w:cstheme="minorHAnsi"/>
        </w:rPr>
        <w:t>the dat</w:t>
      </w:r>
      <w:r w:rsidR="007476DD">
        <w:rPr>
          <w:rFonts w:asciiTheme="minorHAnsi" w:hAnsiTheme="minorHAnsi" w:cstheme="minorHAnsi"/>
        </w:rPr>
        <w:t xml:space="preserve">aset so that it reflects the </w:t>
      </w:r>
      <w:r w:rsidR="000179EF">
        <w:rPr>
          <w:rFonts w:asciiTheme="minorHAnsi" w:hAnsiTheme="minorHAnsi" w:cstheme="minorHAnsi"/>
        </w:rPr>
        <w:t>e</w:t>
      </w:r>
      <w:r w:rsidR="007476DD">
        <w:rPr>
          <w:rFonts w:asciiTheme="minorHAnsi" w:hAnsiTheme="minorHAnsi" w:cstheme="minorHAnsi"/>
        </w:rPr>
        <w:t>mployee</w:t>
      </w:r>
      <w:r w:rsidR="000179EF">
        <w:rPr>
          <w:rFonts w:asciiTheme="minorHAnsi" w:hAnsiTheme="minorHAnsi" w:cstheme="minorHAnsi"/>
        </w:rPr>
        <w:t xml:space="preserve"> makeup </w:t>
      </w:r>
      <w:r w:rsidR="007476DD">
        <w:rPr>
          <w:rFonts w:asciiTheme="minorHAnsi" w:hAnsiTheme="minorHAnsi" w:cstheme="minorHAnsi"/>
        </w:rPr>
        <w:t xml:space="preserve">at the selected </w:t>
      </w:r>
      <w:r w:rsidR="00EF7D48">
        <w:rPr>
          <w:rFonts w:asciiTheme="minorHAnsi" w:hAnsiTheme="minorHAnsi" w:cstheme="minorHAnsi"/>
        </w:rPr>
        <w:t>operating site</w:t>
      </w:r>
      <w:r w:rsidR="007476DD">
        <w:rPr>
          <w:rFonts w:asciiTheme="minorHAnsi" w:hAnsiTheme="minorHAnsi" w:cstheme="minorHAnsi"/>
        </w:rPr>
        <w:t xml:space="preserve">.  </w:t>
      </w:r>
      <w:r w:rsidR="000179EF">
        <w:rPr>
          <w:rFonts w:asciiTheme="minorHAnsi" w:hAnsiTheme="minorHAnsi" w:cstheme="minorHAnsi"/>
        </w:rPr>
        <w:t xml:space="preserve">To implement this, the data </w:t>
      </w:r>
      <w:r w:rsidR="00D94A34">
        <w:rPr>
          <w:rFonts w:asciiTheme="minorHAnsi" w:hAnsiTheme="minorHAnsi" w:cstheme="minorHAnsi"/>
        </w:rPr>
        <w:t>will be</w:t>
      </w:r>
      <w:r w:rsidR="000179EF">
        <w:rPr>
          <w:rFonts w:asciiTheme="minorHAnsi" w:hAnsiTheme="minorHAnsi" w:cstheme="minorHAnsi"/>
        </w:rPr>
        <w:t xml:space="preserve"> filtered by </w:t>
      </w:r>
      <w:proofErr w:type="spellStart"/>
      <w:r w:rsidR="000179EF">
        <w:rPr>
          <w:rFonts w:asciiTheme="minorHAnsi" w:hAnsiTheme="minorHAnsi" w:cstheme="minorHAnsi"/>
        </w:rPr>
        <w:t>module_co</w:t>
      </w:r>
      <w:r w:rsidR="00D94A34">
        <w:rPr>
          <w:rFonts w:asciiTheme="minorHAnsi" w:hAnsiTheme="minorHAnsi" w:cstheme="minorHAnsi"/>
        </w:rPr>
        <w:t>de</w:t>
      </w:r>
      <w:proofErr w:type="spellEnd"/>
      <w:r w:rsidR="00D94A34">
        <w:rPr>
          <w:rFonts w:asciiTheme="minorHAnsi" w:hAnsiTheme="minorHAnsi" w:cstheme="minorHAnsi"/>
        </w:rPr>
        <w:t xml:space="preserve">, and again by semester.  This will allow the </w:t>
      </w:r>
      <w:r w:rsidR="00AE7D61">
        <w:rPr>
          <w:rFonts w:asciiTheme="minorHAnsi" w:hAnsiTheme="minorHAnsi" w:cstheme="minorHAnsi"/>
        </w:rPr>
        <w:t xml:space="preserve">author to select the best representative sample </w:t>
      </w:r>
      <w:r w:rsidR="007F7C46">
        <w:rPr>
          <w:rFonts w:asciiTheme="minorHAnsi" w:hAnsiTheme="minorHAnsi" w:cstheme="minorHAnsi"/>
        </w:rPr>
        <w:t xml:space="preserve">similar in number to the employment location. </w:t>
      </w:r>
    </w:p>
    <w:p w14:paraId="51D771B6" w14:textId="77777777" w:rsidR="001C29F5" w:rsidRDefault="001C29F5" w:rsidP="00713A30">
      <w:pPr>
        <w:ind w:left="426"/>
        <w:jc w:val="both"/>
        <w:rPr>
          <w:rFonts w:asciiTheme="minorHAnsi" w:hAnsiTheme="minorHAnsi" w:cstheme="minorHAnsi"/>
        </w:rPr>
      </w:pPr>
    </w:p>
    <w:p w14:paraId="57D49188" w14:textId="29BD9C80" w:rsidR="001C29F5" w:rsidRPr="00CB78F8" w:rsidRDefault="000C562F" w:rsidP="001C29F5">
      <w:pPr>
        <w:ind w:left="426"/>
        <w:jc w:val="both"/>
        <w:rPr>
          <w:rFonts w:asciiTheme="minorHAnsi" w:hAnsiTheme="minorHAnsi" w:cstheme="minorHAnsi"/>
        </w:rPr>
      </w:pPr>
      <w:r>
        <w:rPr>
          <w:rFonts w:asciiTheme="minorHAnsi" w:hAnsiTheme="minorHAnsi" w:cstheme="minorHAnsi"/>
        </w:rPr>
        <w:t>As outlined previously, t</w:t>
      </w:r>
      <w:r w:rsidR="001C29F5" w:rsidRPr="00CB78F8">
        <w:rPr>
          <w:rFonts w:asciiTheme="minorHAnsi" w:hAnsiTheme="minorHAnsi" w:cstheme="minorHAnsi"/>
        </w:rPr>
        <w:t xml:space="preserve">he use of OULAD reduces the risks associated with data privacy and data ethics.  It also allows for the data to be filtered to one module over one semester - thus allowing the data to represent one manufacturing site </w:t>
      </w:r>
      <w:r w:rsidR="001C29F5">
        <w:rPr>
          <w:rFonts w:asciiTheme="minorHAnsi" w:hAnsiTheme="minorHAnsi" w:cstheme="minorHAnsi"/>
        </w:rPr>
        <w:t xml:space="preserve">within a defined period.  It also allows the author to closely mimic the number of employees within a manufacturing environment. </w:t>
      </w:r>
    </w:p>
    <w:p w14:paraId="3938408E" w14:textId="47FB7888" w:rsidR="007F7C46" w:rsidRDefault="007F7C46">
      <w:pPr>
        <w:rPr>
          <w:rFonts w:asciiTheme="minorHAnsi" w:hAnsiTheme="minorHAnsi" w:cstheme="minorHAnsi"/>
        </w:rPr>
      </w:pPr>
      <w:r>
        <w:rPr>
          <w:rFonts w:asciiTheme="minorHAnsi" w:hAnsiTheme="minorHAnsi" w:cstheme="minorHAnsi"/>
        </w:rPr>
        <w:br w:type="page"/>
      </w: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341F6EC" w:rsidR="009C2121" w:rsidRPr="00C10EC5" w:rsidRDefault="008E61F1"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FE7D09">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r w:rsidR="005D643E" w:rsidRPr="00C10EC5">
        <w:rPr>
          <w:rFonts w:asciiTheme="minorHAnsi" w:hAnsiTheme="minorHAnsi" w:cstheme="minorHAnsi"/>
        </w:rPr>
        <w:t>analysis.</w:t>
      </w:r>
    </w:p>
    <w:p w14:paraId="7D99859B" w14:textId="2B89BE78"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973390">
        <w:rPr>
          <w:rFonts w:asciiTheme="minorHAnsi" w:hAnsiTheme="minorHAnsi" w:cstheme="minorHAnsi"/>
        </w:rPr>
        <w:fldChar w:fldCharType="separate"/>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D3633F0"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r w:rsidR="006B07F5">
        <w:rPr>
          <w:rFonts w:asciiTheme="minorHAnsi" w:hAnsiTheme="minorHAnsi" w:cstheme="minorHAnsi"/>
        </w:rPr>
        <w:t xml:space="preserve"> </w:t>
      </w:r>
      <w:r w:rsidR="006B07F5">
        <w:rPr>
          <w:rFonts w:asciiTheme="minorHAnsi" w:hAnsiTheme="minorHAnsi" w:cstheme="minorHAnsi"/>
        </w:rPr>
        <w:fldChar w:fldCharType="begin"/>
      </w:r>
      <w:r w:rsidR="006B07F5">
        <w:rPr>
          <w:rFonts w:asciiTheme="minorHAnsi" w:hAnsiTheme="minorHAnsi" w:cstheme="minorHAnsi"/>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140E6B" w:rsidRPr="00CB78F8">
        <w:rPr>
          <w:rFonts w:asciiTheme="minorHAnsi" w:hAnsiTheme="minorHAnsi" w:cstheme="minorHAnsi"/>
        </w:rPr>
        <w:t>.</w:t>
      </w:r>
    </w:p>
    <w:p w14:paraId="1272F1D9" w14:textId="369694A6"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r w:rsidR="006B07F5">
        <w:rPr>
          <w:rFonts w:asciiTheme="minorHAnsi" w:hAnsiTheme="minorHAnsi" w:cstheme="minorHAnsi"/>
        </w:rPr>
        <w:t xml:space="preserve"> </w:t>
      </w:r>
      <w:r w:rsidR="006B07F5">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5E668D" w:rsidRPr="00CB78F8">
        <w:rPr>
          <w:rFonts w:asciiTheme="minorHAnsi" w:hAnsiTheme="minorHAnsi" w:cstheme="minorHAnsi"/>
        </w:rPr>
        <w:t>.</w:t>
      </w:r>
    </w:p>
    <w:p w14:paraId="78FD2A5B" w14:textId="51BD1F14"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w:t>
      </w:r>
      <w:proofErr w:type="spellStart"/>
      <w:r w:rsidR="005E668D" w:rsidRPr="00CB78F8">
        <w:rPr>
          <w:rFonts w:asciiTheme="minorHAnsi" w:hAnsiTheme="minorHAnsi" w:cstheme="minorHAnsi"/>
        </w:rPr>
        <w:t>numpy</w:t>
      </w:r>
      <w:proofErr w:type="spellEnd"/>
      <w:r w:rsidR="005E668D" w:rsidRPr="00CB78F8">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Pr>
          <w:rFonts w:asciiTheme="minorHAnsi" w:hAnsiTheme="minorHAnsi" w:cstheme="minorHAnsi"/>
        </w:rPr>
        <w:fldChar w:fldCharType="separate"/>
      </w:r>
      <w:r w:rsidR="00FD64B5" w:rsidRPr="00FD64B5">
        <w:t>(</w:t>
      </w:r>
      <w:proofErr w:type="spellStart"/>
      <w:r w:rsidR="00FD64B5" w:rsidRPr="00FD64B5">
        <w:t>M.Sc</w:t>
      </w:r>
      <w:proofErr w:type="spellEnd"/>
      <w:r w:rsidR="00FD64B5" w:rsidRPr="00FD64B5">
        <w:t>, 2023a)</w:t>
      </w:r>
      <w:r w:rsidR="00FD64B5">
        <w:rPr>
          <w:rFonts w:asciiTheme="minorHAnsi" w:hAnsiTheme="minorHAnsi" w:cstheme="minorHAnsi"/>
        </w:rPr>
        <w:fldChar w:fldCharType="end"/>
      </w:r>
      <w:r w:rsidR="00FD64B5">
        <w:rPr>
          <w:rFonts w:asciiTheme="minorHAnsi" w:hAnsiTheme="minorHAnsi" w:cstheme="minorHAnsi"/>
        </w:rPr>
        <w:t>.</w:t>
      </w:r>
    </w:p>
    <w:p w14:paraId="6EC7D43A" w14:textId="7BA4D062"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An introduction to seaborn — seaborn 0.12.2 documentation</w:t>
      </w:r>
      <w:r w:rsidR="00FD64B5" w:rsidRPr="00FD64B5">
        <w:rPr>
          <w:szCs w:val="24"/>
        </w:rPr>
        <w:t>, no date)</w:t>
      </w:r>
      <w:r w:rsidR="00FD64B5">
        <w:rPr>
          <w:rFonts w:asciiTheme="minorHAnsi" w:hAnsiTheme="minorHAnsi" w:cstheme="minorHAnsi"/>
        </w:rPr>
        <w:fldChar w:fldCharType="end"/>
      </w:r>
      <w:r w:rsidR="00467AE0" w:rsidRPr="00CB78F8">
        <w:rPr>
          <w:rFonts w:asciiTheme="minorHAnsi" w:hAnsiTheme="minorHAnsi" w:cstheme="minorHAnsi"/>
        </w:rPr>
        <w:t>.</w:t>
      </w:r>
    </w:p>
    <w:p w14:paraId="1FA87EB9" w14:textId="0E722481"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scikit-learn: machine learning in Python — scikit-learn 1.3.0 documentation</w:t>
      </w:r>
      <w:r w:rsidR="00FD64B5" w:rsidRPr="00FD64B5">
        <w:rPr>
          <w:szCs w:val="24"/>
        </w:rPr>
        <w:t>, no date)</w:t>
      </w:r>
      <w:r w:rsidR="00FD64B5">
        <w:rPr>
          <w:rFonts w:asciiTheme="minorHAnsi" w:hAnsiTheme="minorHAnsi" w:cstheme="minorHAnsi"/>
        </w:rPr>
        <w:fldChar w:fldCharType="end"/>
      </w:r>
      <w:r w:rsidR="003562E8" w:rsidRPr="00CB78F8">
        <w:rPr>
          <w:rFonts w:asciiTheme="minorHAnsi" w:hAnsiTheme="minorHAnsi" w:cstheme="minorHAnsi"/>
        </w:rPr>
        <w:t>.</w:t>
      </w:r>
    </w:p>
    <w:p w14:paraId="35ADB369" w14:textId="0DA62374" w:rsidR="00CF17DC" w:rsidRPr="00CB78F8" w:rsidRDefault="00CF17DC" w:rsidP="00713A30">
      <w:pPr>
        <w:pStyle w:val="ListParagraph"/>
        <w:numPr>
          <w:ilvl w:val="0"/>
          <w:numId w:val="40"/>
        </w:numPr>
        <w:jc w:val="both"/>
        <w:rPr>
          <w:rFonts w:asciiTheme="minorHAnsi" w:hAnsiTheme="minorHAnsi" w:cstheme="minorHAnsi"/>
        </w:rPr>
      </w:pPr>
      <w:proofErr w:type="spellStart"/>
      <w:r w:rsidRPr="00CB78F8">
        <w:rPr>
          <w:rFonts w:asciiTheme="minorHAnsi" w:hAnsiTheme="minorHAnsi" w:cstheme="minorHAnsi"/>
        </w:rPr>
        <w:t>Scipy</w:t>
      </w:r>
      <w:proofErr w:type="spellEnd"/>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Pr>
          <w:rFonts w:asciiTheme="minorHAnsi" w:hAnsiTheme="minorHAnsi" w:cstheme="minorHAnsi"/>
        </w:rPr>
        <w:fldChar w:fldCharType="separate"/>
      </w:r>
      <w:r w:rsidR="00875348" w:rsidRPr="00875348">
        <w:rPr>
          <w:szCs w:val="24"/>
        </w:rPr>
        <w:t>(</w:t>
      </w:r>
      <w:r w:rsidR="00875348" w:rsidRPr="00875348">
        <w:rPr>
          <w:i/>
          <w:iCs/>
          <w:szCs w:val="24"/>
        </w:rPr>
        <w:t>SciPy</w:t>
      </w:r>
      <w:r w:rsidR="00875348" w:rsidRPr="00875348">
        <w:rPr>
          <w:szCs w:val="24"/>
        </w:rPr>
        <w:t>, no date)</w:t>
      </w:r>
      <w:r w:rsidR="00875348">
        <w:rPr>
          <w:rFonts w:asciiTheme="minorHAnsi" w:hAnsiTheme="minorHAnsi" w:cstheme="minorHAnsi"/>
        </w:rPr>
        <w:fldChar w:fldCharType="end"/>
      </w:r>
      <w:r w:rsidR="008820B8" w:rsidRPr="00CB78F8">
        <w:rPr>
          <w:rFonts w:asciiTheme="minorHAnsi" w:hAnsiTheme="minorHAnsi" w:cstheme="minorHAnsi"/>
        </w:rPr>
        <w:t>.</w:t>
      </w:r>
    </w:p>
    <w:p w14:paraId="6F2E6389" w14:textId="2BA64700" w:rsidR="00585EBB" w:rsidRPr="005D643E" w:rsidRDefault="00585EBB" w:rsidP="00713A30">
      <w:pPr>
        <w:pStyle w:val="ListParagraph"/>
        <w:numPr>
          <w:ilvl w:val="0"/>
          <w:numId w:val="40"/>
        </w:numPr>
        <w:jc w:val="both"/>
        <w:rPr>
          <w:rFonts w:asciiTheme="minorHAnsi" w:hAnsiTheme="minorHAnsi" w:cstheme="minorHAnsi"/>
        </w:rPr>
      </w:pPr>
      <w:proofErr w:type="spellStart"/>
      <w:r w:rsidRPr="005D643E">
        <w:rPr>
          <w:rFonts w:asciiTheme="minorHAnsi" w:hAnsiTheme="minorHAnsi" w:cstheme="minorHAnsi"/>
        </w:rPr>
        <w:t>Keras</w:t>
      </w:r>
      <w:proofErr w:type="spellEnd"/>
      <w:r w:rsidR="00A92FD6" w:rsidRPr="005D643E">
        <w:rPr>
          <w:rFonts w:asciiTheme="minorHAnsi" w:hAnsiTheme="minorHAnsi" w:cstheme="minorHAnsi"/>
        </w:rPr>
        <w:t xml:space="preserve"> - facilitates deep learning w</w:t>
      </w:r>
      <w:r w:rsidR="00DD1B36" w:rsidRPr="005D643E">
        <w:rPr>
          <w:rFonts w:asciiTheme="minorHAnsi" w:hAnsiTheme="minorHAnsi" w:cstheme="minorHAnsi"/>
        </w:rPr>
        <w:t xml:space="preserve">ithin Python by working in conjunction with TensorFlow to provide a simple but flexible </w:t>
      </w:r>
      <w:r w:rsidR="005D643E" w:rsidRPr="005D643E">
        <w:rPr>
          <w:rFonts w:asciiTheme="minorHAnsi" w:hAnsiTheme="minorHAnsi" w:cstheme="minorHAnsi"/>
        </w:rPr>
        <w:t>platform for analysis</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Pr>
          <w:rFonts w:asciiTheme="minorHAnsi" w:hAnsiTheme="minorHAnsi" w:cstheme="minorHAnsi"/>
        </w:rPr>
        <w:fldChar w:fldCharType="separate"/>
      </w:r>
      <w:r w:rsidR="00875348" w:rsidRPr="00875348">
        <w:t>(Team, no date)</w:t>
      </w:r>
      <w:r w:rsidR="00875348">
        <w:rPr>
          <w:rFonts w:asciiTheme="minorHAnsi" w:hAnsiTheme="minorHAnsi" w:cstheme="minorHAnsi"/>
        </w:rPr>
        <w:fldChar w:fldCharType="end"/>
      </w:r>
      <w:r w:rsidR="005D643E" w:rsidRPr="005D643E">
        <w:rPr>
          <w:rFonts w:asciiTheme="minorHAnsi" w:hAnsiTheme="minorHAnsi" w:cstheme="minorHAnsi"/>
        </w:rPr>
        <w:t xml:space="preserve">. </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Exploratory data analysis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77CAB82B" w:rsidR="002E660E" w:rsidRPr="00C10EC5" w:rsidRDefault="005744BC" w:rsidP="00CB78F8">
      <w:pPr>
        <w:pStyle w:val="Caption"/>
        <w:jc w:val="center"/>
        <w:rPr>
          <w:rFonts w:asciiTheme="minorHAnsi" w:hAnsiTheme="minorHAnsi" w:cstheme="minorHAnsi"/>
          <w:bCs/>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FE7D09">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Encoding Data Types</w:t>
      </w:r>
    </w:p>
    <w:p w14:paraId="338FC5E3" w14:textId="6C7D4565"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r w:rsidR="00703E2B" w:rsidRPr="00CB78F8">
        <w:rPr>
          <w:rFonts w:asciiTheme="minorHAnsi" w:hAnsiTheme="minorHAnsi" w:cstheme="minorHAnsi"/>
        </w:rPr>
        <w:t>its</w:t>
      </w:r>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Machine Learning Models</w:t>
      </w:r>
    </w:p>
    <w:p w14:paraId="32726B63" w14:textId="6C89A691" w:rsidR="00A026C8" w:rsidRPr="00C90E2A" w:rsidRDefault="002830AE" w:rsidP="00A026C8">
      <w:pPr>
        <w:spacing w:after="0" w:line="276" w:lineRule="auto"/>
        <w:ind w:left="426"/>
        <w:contextualSpacing/>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r w:rsidR="00A026C8">
        <w:rPr>
          <w:rFonts w:asciiTheme="minorHAnsi" w:hAnsiTheme="minorHAnsi" w:cstheme="minorHAnsi"/>
        </w:rPr>
        <w:t xml:space="preserve">  The</w:t>
      </w:r>
      <w:r w:rsidR="00A026C8" w:rsidRPr="00C90E2A">
        <w:rPr>
          <w:rFonts w:asciiTheme="minorHAnsi" w:hAnsiTheme="minorHAnsi" w:cstheme="minorHAnsi"/>
        </w:rPr>
        <w:t xml:space="preserve"> models </w:t>
      </w:r>
      <w:r w:rsidR="00215ACE" w:rsidRPr="00C90E2A">
        <w:rPr>
          <w:rFonts w:asciiTheme="minorHAnsi" w:hAnsiTheme="minorHAnsi" w:cstheme="minorHAnsi"/>
        </w:rPr>
        <w:t>selected</w:t>
      </w:r>
      <w:r w:rsidR="00A026C8" w:rsidRPr="00C90E2A">
        <w:rPr>
          <w:rFonts w:asciiTheme="minorHAnsi" w:hAnsiTheme="minorHAnsi" w:cstheme="minorHAnsi"/>
        </w:rPr>
        <w:t xml:space="preserve"> </w:t>
      </w:r>
      <w:r w:rsidR="00C90E2A" w:rsidRPr="00C90E2A">
        <w:rPr>
          <w:rFonts w:asciiTheme="minorHAnsi" w:hAnsiTheme="minorHAnsi" w:cstheme="minorHAnsi"/>
        </w:rPr>
        <w:t>can work</w:t>
      </w:r>
      <w:r w:rsidR="00A026C8" w:rsidRPr="00C90E2A">
        <w:rPr>
          <w:rFonts w:asciiTheme="minorHAnsi" w:hAnsiTheme="minorHAnsi" w:cstheme="minorHAnsi"/>
        </w:rPr>
        <w:t xml:space="preserve"> with classification data, contained within the </w:t>
      </w:r>
      <w:r w:rsidR="00215ACE" w:rsidRPr="00C90E2A">
        <w:rPr>
          <w:rFonts w:asciiTheme="minorHAnsi" w:hAnsiTheme="minorHAnsi" w:cstheme="minorHAnsi"/>
        </w:rPr>
        <w:t>OULAD dataset.</w:t>
      </w:r>
    </w:p>
    <w:p w14:paraId="4445D3DE" w14:textId="6A8E964B" w:rsidR="00372952" w:rsidRPr="00CB78F8" w:rsidRDefault="00372952" w:rsidP="00713A30">
      <w:pPr>
        <w:ind w:left="426"/>
        <w:jc w:val="both"/>
        <w:rPr>
          <w:rFonts w:asciiTheme="minorHAnsi" w:hAnsiTheme="minorHAnsi" w:cstheme="minorHAnsi"/>
        </w:rPr>
      </w:pP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721FA454" wp14:editId="44C8B8BF">
            <wp:extent cx="5752465" cy="3886200"/>
            <wp:effectExtent l="0" t="0" r="635"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752465" cy="3886200"/>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24A8E820" w:rsidR="005E0E54" w:rsidRPr="00C10EC5" w:rsidRDefault="00526333" w:rsidP="00CB78F8">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FE7D09">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p>
    <w:p w14:paraId="57985AE9" w14:textId="0CD625F4" w:rsidR="00710B03" w:rsidRPr="00CB78F8" w:rsidRDefault="00C90E2A" w:rsidP="00713A30">
      <w:pPr>
        <w:ind w:left="426"/>
        <w:jc w:val="both"/>
        <w:rPr>
          <w:rFonts w:asciiTheme="minorHAnsi" w:hAnsiTheme="minorHAnsi" w:cstheme="minorHAnsi"/>
        </w:rPr>
      </w:pPr>
      <w:r>
        <w:rPr>
          <w:rFonts w:asciiTheme="minorHAnsi" w:hAnsiTheme="minorHAnsi" w:cstheme="minorHAnsi"/>
        </w:rPr>
        <w:t xml:space="preserve">The </w:t>
      </w:r>
      <w:r w:rsidR="00FE7AEF" w:rsidRPr="00CB78F8">
        <w:rPr>
          <w:rFonts w:asciiTheme="minorHAnsi" w:hAnsiTheme="minorHAnsi" w:cstheme="minorHAnsi"/>
        </w:rPr>
        <w:t xml:space="preserve">Logistic Regression </w:t>
      </w:r>
      <w:r>
        <w:rPr>
          <w:rFonts w:asciiTheme="minorHAnsi" w:hAnsiTheme="minorHAnsi" w:cstheme="minorHAnsi"/>
        </w:rPr>
        <w:t xml:space="preserve">method </w:t>
      </w:r>
      <w:r w:rsidR="00FE7AEF" w:rsidRPr="00CB78F8">
        <w:rPr>
          <w:rFonts w:asciiTheme="minorHAnsi" w:hAnsiTheme="minorHAnsi" w:cstheme="minorHAnsi"/>
        </w:rPr>
        <w:t xml:space="preserve">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was</w:t>
      </w:r>
      <w:r>
        <w:rPr>
          <w:rFonts w:asciiTheme="minorHAnsi" w:hAnsiTheme="minorHAnsi" w:cstheme="minorHAnsi"/>
        </w:rPr>
        <w:t xml:space="preserve"> then</w:t>
      </w:r>
      <w:r w:rsidR="00971A9F" w:rsidRPr="00CB78F8">
        <w:rPr>
          <w:rFonts w:asciiTheme="minorHAnsi" w:hAnsiTheme="minorHAnsi" w:cstheme="minorHAnsi"/>
        </w:rPr>
        <w:t xml:space="preserve">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D2904">
      <w:pPr>
        <w:ind w:left="426"/>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 xml:space="preserve">Decision Trees </w:t>
      </w:r>
    </w:p>
    <w:p w14:paraId="0D7B79BC" w14:textId="03E95C8C" w:rsidR="00DD7A1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126F7D">
        <w:rPr>
          <w:rFonts w:asciiTheme="minorHAnsi" w:hAnsiTheme="minorHAnsi" w:cstheme="minorHAnsi"/>
        </w:rPr>
        <w:t xml:space="preserve">  </w:t>
      </w:r>
      <w:r w:rsidR="00126F7D">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Pr>
          <w:rFonts w:asciiTheme="minorHAnsi" w:hAnsiTheme="minorHAnsi" w:cstheme="minorHAnsi"/>
        </w:rPr>
        <w:fldChar w:fldCharType="separate"/>
      </w:r>
      <w:r w:rsidR="00126F7D" w:rsidRPr="00126F7D">
        <w:rPr>
          <w:szCs w:val="24"/>
        </w:rPr>
        <w:t xml:space="preserve">(Kohnke, Foung and Chen, 2022; Zhang </w:t>
      </w:r>
      <w:r w:rsidR="00126F7D" w:rsidRPr="00126F7D">
        <w:rPr>
          <w:i/>
          <w:iCs/>
          <w:szCs w:val="24"/>
        </w:rPr>
        <w:t>et al.</w:t>
      </w:r>
      <w:r w:rsidR="00126F7D" w:rsidRPr="00126F7D">
        <w:rPr>
          <w:szCs w:val="24"/>
        </w:rPr>
        <w:t>, 2023)</w:t>
      </w:r>
      <w:r w:rsidR="00126F7D">
        <w:rPr>
          <w:rFonts w:asciiTheme="minorHAnsi" w:hAnsiTheme="minorHAnsi" w:cstheme="minorHAnsi"/>
        </w:rPr>
        <w:fldChar w:fldCharType="end"/>
      </w:r>
      <w:r w:rsidR="0086183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7F6416E7" w14:textId="77777777" w:rsidR="00861838" w:rsidRPr="00CB78F8" w:rsidRDefault="00861838" w:rsidP="00713A30">
      <w:pPr>
        <w:ind w:left="426"/>
        <w:jc w:val="both"/>
        <w:rPr>
          <w:rFonts w:asciiTheme="minorHAnsi" w:hAnsiTheme="minorHAnsi" w:cstheme="minorHAnsi"/>
        </w:rPr>
      </w:pP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 xml:space="preserve">Support Vector Machines </w:t>
      </w:r>
    </w:p>
    <w:p w14:paraId="5C222C9B" w14:textId="128F742D"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w:t>
      </w:r>
      <w:proofErr w:type="spellStart"/>
      <w:r w:rsidR="0070059B" w:rsidRPr="00CB78F8">
        <w:rPr>
          <w:rFonts w:asciiTheme="minorHAnsi" w:hAnsiTheme="minorHAnsi" w:cstheme="minorHAnsi"/>
        </w:rPr>
        <w:t>StandardScaler</w:t>
      </w:r>
      <w:proofErr w:type="spellEnd"/>
      <w:r w:rsidR="0070059B" w:rsidRPr="00CB78F8">
        <w:rPr>
          <w:rFonts w:asciiTheme="minorHAnsi" w:hAnsiTheme="minorHAnsi" w:cstheme="minorHAnsi"/>
        </w:rPr>
        <w:t xml:space="preserve">(),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586DC3">
        <w:rPr>
          <w:rFonts w:asciiTheme="minorHAnsi" w:hAnsiTheme="minorHAnsi" w:cstheme="minorHAnsi"/>
        </w:rPr>
        <w:t xml:space="preserve">for example </w:t>
      </w:r>
      <w:r w:rsidR="002E2C89" w:rsidRPr="00CB78F8">
        <w:rPr>
          <w:rFonts w:asciiTheme="minorHAnsi" w:hAnsiTheme="minorHAnsi" w:cstheme="minorHAnsi"/>
        </w:rPr>
        <w:t>into 3</w:t>
      </w:r>
      <w:r w:rsidR="00586DC3">
        <w:rPr>
          <w:rFonts w:asciiTheme="minorHAnsi" w:hAnsiTheme="minorHAnsi" w:cstheme="minorHAnsi"/>
        </w:rPr>
        <w:t>D</w:t>
      </w:r>
      <w:r w:rsidR="002E2C89" w:rsidRPr="00CB78F8">
        <w:rPr>
          <w:rFonts w:asciiTheme="minorHAnsi" w:hAnsiTheme="minorHAnsi" w:cstheme="minorHAnsi"/>
        </w:rPr>
        <w:t xml:space="preserve">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w:t>
      </w:r>
      <w:r w:rsidR="009809BF">
        <w:rPr>
          <w:rFonts w:asciiTheme="minorHAnsi" w:hAnsiTheme="minorHAnsi" w:cstheme="minorHAnsi"/>
        </w:rPr>
        <w:t xml:space="preserve"> following the first run</w:t>
      </w:r>
      <w:r w:rsidR="007219B2" w:rsidRPr="00CB78F8">
        <w:rPr>
          <w:rFonts w:asciiTheme="minorHAnsi" w:hAnsiTheme="minorHAnsi" w:cstheme="minorHAnsi"/>
        </w:rPr>
        <w:t xml:space="preserve">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9809BF">
        <w:rPr>
          <w:rFonts w:asciiTheme="minorHAnsi" w:hAnsiTheme="minorHAnsi" w:cstheme="minorHAnsi"/>
        </w:rPr>
        <w:t xml:space="preserve">was applied using </w:t>
      </w:r>
      <w:r w:rsidR="00861838">
        <w:rPr>
          <w:rFonts w:asciiTheme="minorHAnsi" w:hAnsiTheme="minorHAnsi" w:cstheme="minorHAnsi"/>
        </w:rPr>
        <w:t>a parameter grid (</w:t>
      </w:r>
      <w:proofErr w:type="spellStart"/>
      <w:r w:rsidR="00886825" w:rsidRPr="00CB78F8">
        <w:rPr>
          <w:rFonts w:asciiTheme="minorHAnsi" w:hAnsiTheme="minorHAnsi" w:cstheme="minorHAnsi"/>
        </w:rPr>
        <w:t>param_grid</w:t>
      </w:r>
      <w:proofErr w:type="spellEnd"/>
      <w:r w:rsidR="00861838">
        <w:rPr>
          <w:rFonts w:asciiTheme="minorHAnsi" w:hAnsiTheme="minorHAnsi" w:cstheme="minorHAnsi"/>
        </w:rPr>
        <w:t>)</w:t>
      </w:r>
      <w:r w:rsidR="00886825" w:rsidRPr="00CB78F8">
        <w:rPr>
          <w:rFonts w:asciiTheme="minorHAnsi" w:hAnsiTheme="minorHAnsi" w:cstheme="minorHAnsi"/>
        </w:rPr>
        <w:t xml:space="preserve"> </w:t>
      </w:r>
      <w:r w:rsidR="000E2083" w:rsidRPr="00CB78F8">
        <w:rPr>
          <w:rFonts w:asciiTheme="minorHAnsi" w:hAnsiTheme="minorHAnsi" w:cstheme="minorHAnsi"/>
        </w:rPr>
        <w:t>as a further addition to the parameter</w:t>
      </w:r>
      <w:r w:rsidR="00D62D56">
        <w:rPr>
          <w:rFonts w:asciiTheme="minorHAnsi" w:hAnsiTheme="minorHAnsi" w:cstheme="minorHAnsi"/>
        </w:rPr>
        <w:t xml:space="preserve"> </w:t>
      </w:r>
      <w:r w:rsidR="00BE67E8" w:rsidRPr="00CB78F8">
        <w:rPr>
          <w:rFonts w:asciiTheme="minorHAnsi" w:hAnsiTheme="minorHAnsi" w:cstheme="minorHAnsi"/>
        </w:rPr>
        <w:t>search</w:t>
      </w:r>
      <w:r w:rsidR="00D62D56">
        <w:rPr>
          <w:rFonts w:asciiTheme="minorHAnsi" w:hAnsiTheme="minorHAnsi" w:cstheme="minorHAnsi"/>
        </w:rPr>
        <w:t xml:space="preserve"> to allow for a</w:t>
      </w:r>
      <w:r w:rsidR="007249DE" w:rsidRPr="00CB78F8">
        <w:rPr>
          <w:rFonts w:asciiTheme="minorHAnsi" w:hAnsiTheme="minorHAnsi" w:cstheme="minorHAnsi"/>
        </w:rPr>
        <w:t xml:space="preserve"> wider sequence of parameter settings</w:t>
      </w:r>
      <w:r w:rsidR="00D62D56">
        <w:rPr>
          <w:rFonts w:asciiTheme="minorHAnsi" w:hAnsiTheme="minorHAnsi" w:cstheme="minorHAnsi"/>
        </w:rPr>
        <w:t xml:space="preserve"> to be included such as </w:t>
      </w:r>
      <w:r w:rsidR="004F5987" w:rsidRPr="00CB78F8">
        <w:rPr>
          <w:rFonts w:asciiTheme="minorHAnsi" w:hAnsiTheme="minorHAnsi" w:cstheme="minorHAnsi"/>
        </w:rPr>
        <w:t>‘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w:t>
      </w:r>
      <w:r w:rsidR="005F0A34">
        <w:rPr>
          <w:rFonts w:asciiTheme="minorHAnsi" w:hAnsiTheme="minorHAnsi" w:cstheme="minorHAnsi"/>
        </w:rPr>
        <w:t>ill be s</w:t>
      </w:r>
      <w:r w:rsidR="002B106E" w:rsidRPr="00CB78F8">
        <w:rPr>
          <w:rFonts w:asciiTheme="minorHAnsi" w:hAnsiTheme="minorHAnsi" w:cstheme="minorHAnsi"/>
        </w:rPr>
        <w:t>et to 5</w:t>
      </w:r>
      <w:r w:rsidR="005F0A34">
        <w:rPr>
          <w:rFonts w:asciiTheme="minorHAnsi" w:hAnsiTheme="minorHAnsi" w:cstheme="minorHAnsi"/>
        </w:rPr>
        <w:t>.</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p>
    <w:p w14:paraId="5FE6BB8C" w14:textId="0B48B670"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r w:rsidR="00C21DFF" w:rsidRPr="00CB78F8">
        <w:rPr>
          <w:rFonts w:asciiTheme="minorHAnsi" w:hAnsiTheme="minorHAnsi" w:cstheme="minorHAnsi"/>
        </w:rPr>
        <w:t>criteria</w:t>
      </w:r>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w:t>
      </w:r>
      <w:proofErr w:type="spellStart"/>
      <w:r w:rsidR="0010620C" w:rsidRPr="00CB78F8">
        <w:rPr>
          <w:rFonts w:asciiTheme="minorHAnsi" w:hAnsiTheme="minorHAnsi" w:cstheme="minorHAnsi"/>
        </w:rPr>
        <w:t>gini</w:t>
      </w:r>
      <w:proofErr w:type="spellEnd"/>
      <w:r w:rsidR="0010620C" w:rsidRPr="00CB78F8">
        <w:rPr>
          <w:rFonts w:asciiTheme="minorHAnsi" w:hAnsiTheme="minorHAnsi" w:cstheme="minorHAnsi"/>
        </w:rPr>
        <w:t xml:space="preserve">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w:t>
      </w:r>
      <w:proofErr w:type="spellStart"/>
      <w:r w:rsidR="00A44331" w:rsidRPr="00CB78F8">
        <w:rPr>
          <w:rFonts w:asciiTheme="minorHAnsi" w:hAnsiTheme="minorHAnsi" w:cstheme="minorHAnsi"/>
        </w:rPr>
        <w:t>log_loss</w:t>
      </w:r>
      <w:proofErr w:type="spellEnd"/>
      <w:r w:rsidR="00A44331" w:rsidRPr="00CB78F8">
        <w:rPr>
          <w:rFonts w:asciiTheme="minorHAnsi" w:hAnsiTheme="minorHAnsi" w:cstheme="minorHAnsi"/>
        </w:rPr>
        <w:t xml:space="preserve">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r w:rsidR="00A66D6B">
        <w:rPr>
          <w:rFonts w:asciiTheme="minorHAnsi" w:hAnsiTheme="minorHAnsi" w:cstheme="minorHAnsi"/>
        </w:rPr>
        <w:t>a parameter grid will be implemented to help identify</w:t>
      </w:r>
      <w:r w:rsidR="00FE33D9" w:rsidRPr="00CB78F8">
        <w:rPr>
          <w:rFonts w:asciiTheme="minorHAnsi" w:hAnsiTheme="minorHAnsi" w:cstheme="minorHAnsi"/>
        </w:rPr>
        <w:t xml:space="preserve">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t>
      </w:r>
      <w:r w:rsidR="007F4498">
        <w:rPr>
          <w:rFonts w:asciiTheme="minorHAnsi" w:hAnsiTheme="minorHAnsi" w:cstheme="minorHAnsi"/>
        </w:rPr>
        <w:t xml:space="preserve">will </w:t>
      </w:r>
      <w:r w:rsidR="00C0406E" w:rsidRPr="00CB78F8">
        <w:rPr>
          <w:rFonts w:asciiTheme="minorHAnsi" w:hAnsiTheme="minorHAnsi" w:cstheme="minorHAnsi"/>
        </w:rPr>
        <w:t xml:space="preserve">also run </w:t>
      </w:r>
      <w:r w:rsidR="000471F3" w:rsidRPr="00CB78F8">
        <w:rPr>
          <w:rFonts w:asciiTheme="minorHAnsi" w:hAnsiTheme="minorHAnsi" w:cstheme="minorHAnsi"/>
        </w:rPr>
        <w:t xml:space="preserve">with a different </w:t>
      </w:r>
      <w:proofErr w:type="spellStart"/>
      <w:r w:rsidR="00AA4AD1" w:rsidRPr="00CB78F8">
        <w:rPr>
          <w:rFonts w:asciiTheme="minorHAnsi" w:hAnsiTheme="minorHAnsi" w:cstheme="minorHAnsi"/>
        </w:rPr>
        <w:t>n_estimators</w:t>
      </w:r>
      <w:proofErr w:type="spellEnd"/>
      <w:r w:rsidR="00AA4AD1" w:rsidRPr="00CB78F8">
        <w:rPr>
          <w:rFonts w:asciiTheme="minorHAnsi" w:hAnsiTheme="minorHAnsi" w:cstheme="minorHAnsi"/>
        </w:rPr>
        <w:t xml:space="preserve">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p>
    <w:p w14:paraId="5FFB142B" w14:textId="528B0B85"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t>
      </w:r>
      <w:r w:rsidR="007F4498">
        <w:rPr>
          <w:rFonts w:asciiTheme="minorHAnsi" w:hAnsiTheme="minorHAnsi" w:cstheme="minorHAnsi"/>
        </w:rPr>
        <w:t>i</w:t>
      </w:r>
      <w:r w:rsidRPr="00CB78F8">
        <w:rPr>
          <w:rFonts w:asciiTheme="minorHAnsi" w:hAnsiTheme="minorHAnsi" w:cstheme="minorHAnsi"/>
        </w:rPr>
        <w:t xml:space="preserve">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with classification data</w:t>
      </w:r>
      <w:r w:rsidR="00004683">
        <w:rPr>
          <w:rFonts w:asciiTheme="minorHAnsi" w:hAnsiTheme="minorHAnsi" w:cstheme="minorHAnsi"/>
        </w:rPr>
        <w:t xml:space="preserve"> and is also relatively simple to implement</w:t>
      </w:r>
      <w:r w:rsidR="007F4498">
        <w:rPr>
          <w:rFonts w:asciiTheme="minorHAnsi" w:hAnsiTheme="minorHAnsi" w:cstheme="minorHAnsi"/>
        </w:rPr>
        <w:t xml:space="preserve"> as a baseline neural network</w:t>
      </w:r>
      <w:r w:rsidR="00ED0ECE" w:rsidRPr="00CB78F8">
        <w:rPr>
          <w:rFonts w:asciiTheme="minorHAnsi" w:hAnsiTheme="minorHAnsi" w:cstheme="minorHAnsi"/>
        </w:rPr>
        <w:t>.  As with the previous algorithm</w:t>
      </w:r>
      <w:r w:rsidR="007F4498">
        <w:rPr>
          <w:rFonts w:asciiTheme="minorHAnsi" w:hAnsiTheme="minorHAnsi" w:cstheme="minorHAnsi"/>
        </w:rPr>
        <w:t>s</w:t>
      </w:r>
      <w:r w:rsidR="00ED0ECE" w:rsidRPr="00CB78F8">
        <w:rPr>
          <w:rFonts w:asciiTheme="minorHAnsi" w:hAnsiTheme="minorHAnsi" w:cstheme="minorHAnsi"/>
        </w:rPr>
        <w:t xml:space="preserve">, the author did not find </w:t>
      </w:r>
      <w:r w:rsidR="00DD38A1" w:rsidRPr="00CB78F8">
        <w:rPr>
          <w:rFonts w:asciiTheme="minorHAnsi" w:hAnsiTheme="minorHAnsi" w:cstheme="minorHAnsi"/>
        </w:rPr>
        <w:t>an academic study which used this method for analysis</w:t>
      </w:r>
      <w:r w:rsidR="007F4498">
        <w:rPr>
          <w:rFonts w:asciiTheme="minorHAnsi" w:hAnsiTheme="minorHAnsi" w:cstheme="minorHAnsi"/>
        </w:rPr>
        <w:t xml:space="preserve"> in similar circumstances</w:t>
      </w:r>
      <w:r w:rsidR="00DD38A1" w:rsidRPr="00CB78F8">
        <w:rPr>
          <w:rFonts w:asciiTheme="minorHAnsi" w:hAnsiTheme="minorHAnsi" w:cstheme="minorHAnsi"/>
        </w:rPr>
        <w:t xml:space="preserve">.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7F4498">
        <w:rPr>
          <w:rFonts w:asciiTheme="minorHAnsi" w:hAnsiTheme="minorHAnsi" w:cstheme="minorHAnsi"/>
        </w:rPr>
        <w:t xml:space="preserve"> to identify if an impact can be seen.</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Chapter 5: Implementation</w:t>
      </w:r>
      <w:r w:rsidR="005E0A15" w:rsidRPr="00C10EC5">
        <w:rPr>
          <w:rFonts w:asciiTheme="minorHAnsi" w:hAnsiTheme="minorHAnsi" w:cstheme="minorHAnsi"/>
        </w:rPr>
        <w:t xml:space="preserve"> and Results</w:t>
      </w:r>
    </w:p>
    <w:p w14:paraId="78DE9952" w14:textId="245DDCB8"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673F83">
        <w:rPr>
          <w:rFonts w:asciiTheme="minorHAnsi" w:hAnsiTheme="minorHAnsi" w:cstheme="minorHAnsi"/>
        </w:rPr>
        <w:t xml:space="preserve"> and</w:t>
      </w:r>
      <w:r w:rsidR="00FF4757" w:rsidRPr="00CB78F8">
        <w:rPr>
          <w:rFonts w:asciiTheme="minorHAnsi" w:hAnsiTheme="minorHAnsi" w:cstheme="minorHAnsi"/>
        </w:rPr>
        <w:t xml:space="preserve">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Dataset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 xml:space="preserve">this column was generated using random function </w:t>
      </w:r>
      <w:proofErr w:type="spellStart"/>
      <w:r w:rsidR="00926E4A" w:rsidRPr="00CB78F8">
        <w:rPr>
          <w:rFonts w:asciiTheme="minorHAnsi" w:hAnsiTheme="minorHAnsi" w:cstheme="minorHAnsi"/>
        </w:rPr>
        <w:t>randint</w:t>
      </w:r>
      <w:proofErr w:type="spellEnd"/>
      <w:r w:rsidR="00926E4A" w:rsidRPr="00CB78F8">
        <w:rPr>
          <w:rFonts w:asciiTheme="minorHAnsi" w:hAnsiTheme="minorHAnsi" w:cstheme="minorHAnsi"/>
        </w:rPr>
        <w: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p>
    <w:p w14:paraId="04CF983E" w14:textId="642A5B75"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more gender types are now common and not reflected in th</w:t>
      </w:r>
      <w:r w:rsidR="00A92FF7">
        <w:rPr>
          <w:rFonts w:asciiTheme="minorHAnsi" w:hAnsiTheme="minorHAnsi" w:cstheme="minorHAnsi"/>
        </w:rPr>
        <w:t>e selected dataset.  When implementing the algorithm using real</w:t>
      </w:r>
      <w:r w:rsidR="00567D6C">
        <w:rPr>
          <w:rFonts w:asciiTheme="minorHAnsi" w:hAnsiTheme="minorHAnsi" w:cstheme="minorHAnsi"/>
        </w:rPr>
        <w:t xml:space="preserve"> or company</w:t>
      </w:r>
      <w:r w:rsidR="00A92FF7">
        <w:rPr>
          <w:rFonts w:asciiTheme="minorHAnsi" w:hAnsiTheme="minorHAnsi" w:cstheme="minorHAnsi"/>
        </w:rPr>
        <w:t xml:space="preserve">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1F49D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w:t>
      </w:r>
      <w:r w:rsidR="005B2FBA">
        <w:rPr>
          <w:rFonts w:asciiTheme="minorHAnsi" w:hAnsiTheme="minorHAnsi" w:cstheme="minorHAnsi"/>
        </w:rPr>
        <w:t>defined</w:t>
      </w:r>
      <w:r w:rsidR="00C7525E">
        <w:rPr>
          <w:rFonts w:asciiTheme="minorHAnsi" w:hAnsiTheme="minorHAnsi" w:cstheme="minorHAnsi"/>
        </w:rPr>
        <w:t xml:space="preserve"> </w:t>
      </w:r>
      <w:r w:rsidR="007C2733">
        <w:rPr>
          <w:rFonts w:asciiTheme="minorHAnsi" w:hAnsiTheme="minorHAnsi" w:cstheme="minorHAnsi"/>
        </w:rPr>
        <w:t>above</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1 - Logistic Regression</w:t>
      </w:r>
    </w:p>
    <w:p w14:paraId="73B77F8A" w14:textId="4F3339D2" w:rsidR="00322A8A" w:rsidRPr="00C10EC5"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r w:rsidR="006A711E">
        <w:rPr>
          <w:rFonts w:asciiTheme="minorHAnsi" w:hAnsiTheme="minorHAnsi" w:cstheme="minorHAnsi"/>
        </w:rPr>
        <w:t xml:space="preserve">  As </w:t>
      </w:r>
      <w:r w:rsidR="003B771F">
        <w:rPr>
          <w:rFonts w:asciiTheme="minorHAnsi" w:hAnsiTheme="minorHAnsi" w:cstheme="minorHAnsi"/>
        </w:rPr>
        <w:t xml:space="preserve">the first </w:t>
      </w:r>
      <w:r w:rsidR="006A711E">
        <w:rPr>
          <w:rFonts w:asciiTheme="minorHAnsi" w:hAnsiTheme="minorHAnsi" w:cstheme="minorHAnsi"/>
        </w:rPr>
        <w:t>model</w:t>
      </w:r>
      <w:r w:rsidR="003B771F">
        <w:rPr>
          <w:rFonts w:asciiTheme="minorHAnsi" w:hAnsiTheme="minorHAnsi" w:cstheme="minorHAnsi"/>
        </w:rPr>
        <w:t xml:space="preserve"> run</w:t>
      </w:r>
      <w:r w:rsidR="006A711E">
        <w:rPr>
          <w:rFonts w:asciiTheme="minorHAnsi" w:hAnsiTheme="minorHAnsi" w:cstheme="minorHAnsi"/>
        </w:rPr>
        <w:t xml:space="preserve">, </w:t>
      </w:r>
      <w:r w:rsidR="003B771F">
        <w:rPr>
          <w:rFonts w:asciiTheme="minorHAnsi" w:hAnsiTheme="minorHAnsi" w:cstheme="minorHAnsi"/>
        </w:rPr>
        <w:t xml:space="preserve">the test and train results are more than 50% </w:t>
      </w:r>
      <w:r w:rsidR="004F02B8">
        <w:rPr>
          <w:rFonts w:asciiTheme="minorHAnsi" w:hAnsiTheme="minorHAnsi" w:cstheme="minorHAnsi"/>
        </w:rPr>
        <w:t>accurate and</w:t>
      </w:r>
      <w:r w:rsidR="003B771F">
        <w:rPr>
          <w:rFonts w:asciiTheme="minorHAnsi" w:hAnsiTheme="minorHAnsi" w:cstheme="minorHAnsi"/>
        </w:rPr>
        <w:t xml:space="preserve"> will act as a </w:t>
      </w:r>
      <w:r w:rsidR="000D19FE">
        <w:rPr>
          <w:rFonts w:asciiTheme="minorHAnsi" w:hAnsiTheme="minorHAnsi" w:cstheme="minorHAnsi"/>
        </w:rPr>
        <w:t>base level for test following afterw</w:t>
      </w:r>
      <w:r w:rsidR="00282FED">
        <w:rPr>
          <w:rFonts w:asciiTheme="minorHAnsi" w:hAnsiTheme="minorHAnsi" w:cstheme="minorHAnsi"/>
        </w:rPr>
        <w:t>ards.</w:t>
      </w:r>
      <w:r w:rsidR="004F02B8">
        <w:rPr>
          <w:rFonts w:asciiTheme="minorHAnsi" w:hAnsiTheme="minorHAnsi" w:cstheme="minorHAnsi"/>
        </w:rPr>
        <w:t xml:space="preserve"> </w:t>
      </w: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5DD318B7" w:rsidR="00322A8A" w:rsidRPr="00C10EC5" w:rsidRDefault="003A2D4D" w:rsidP="003A2D4D">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2 - Decision Tree</w:t>
      </w:r>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024748DD" w:rsidR="00B2072A" w:rsidRPr="00C10EC5" w:rsidRDefault="00D954EA" w:rsidP="00D954EA">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0B515CD7">
            <wp:extent cx="3053397" cy="808538"/>
            <wp:effectExtent l="0" t="0" r="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8079" cy="812426"/>
                    </a:xfrm>
                    <a:prstGeom prst="rect">
                      <a:avLst/>
                    </a:prstGeom>
                    <a:noFill/>
                    <a:ln>
                      <a:noFill/>
                    </a:ln>
                  </pic:spPr>
                </pic:pic>
              </a:graphicData>
            </a:graphic>
          </wp:inline>
        </w:drawing>
      </w:r>
    </w:p>
    <w:p w14:paraId="3A35A55C" w14:textId="5246016A" w:rsidR="00D954EA" w:rsidRPr="00C10EC5" w:rsidRDefault="00FB12F0" w:rsidP="00FB12F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Algorithm 3 - Support Vector Machines (SVM)</w:t>
      </w:r>
    </w:p>
    <w:p w14:paraId="4B464076" w14:textId="71F8F023"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Continuing with algorithms </w:t>
      </w:r>
      <w:r w:rsidR="0044465F">
        <w:rPr>
          <w:rFonts w:asciiTheme="minorHAnsi" w:hAnsiTheme="minorHAnsi" w:cstheme="minorHAnsi"/>
        </w:rPr>
        <w:t>identified</w:t>
      </w:r>
      <w:r w:rsidRPr="009C6FFB">
        <w:rPr>
          <w:rFonts w:asciiTheme="minorHAnsi" w:hAnsiTheme="minorHAnsi" w:cstheme="minorHAnsi"/>
        </w:rPr>
        <w:t xml:space="preserve">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w:t>
      </w:r>
      <w:r w:rsidR="0044465F">
        <w:rPr>
          <w:rFonts w:asciiTheme="minorHAnsi" w:hAnsiTheme="minorHAnsi" w:cstheme="minorHAnsi"/>
        </w:rPr>
        <w:t>run through</w:t>
      </w:r>
      <w:r w:rsidR="00FB5B54" w:rsidRPr="009C6FFB">
        <w:rPr>
          <w:rFonts w:asciiTheme="minorHAnsi" w:hAnsiTheme="minorHAnsi" w:cstheme="minorHAnsi"/>
        </w:rPr>
        <w:t xml:space="preserve"> was </w:t>
      </w:r>
      <w:r w:rsidR="0044465F">
        <w:rPr>
          <w:rFonts w:asciiTheme="minorHAnsi" w:hAnsiTheme="minorHAnsi" w:cstheme="minorHAnsi"/>
        </w:rPr>
        <w:t>completed</w:t>
      </w:r>
      <w:r w:rsidR="00FB5B54" w:rsidRPr="009C6FFB">
        <w:rPr>
          <w:rFonts w:asciiTheme="minorHAnsi" w:hAnsiTheme="minorHAnsi" w:cstheme="minorHAnsi"/>
        </w:rPr>
        <w:t xml:space="preserve">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4465F">
        <w:rPr>
          <w:rFonts w:asciiTheme="minorHAnsi" w:hAnsiTheme="minorHAnsi" w:cstheme="minorHAnsi"/>
        </w:rPr>
        <w:t>a</w:t>
      </w:r>
      <w:r w:rsidR="0045091E" w:rsidRPr="009C6FFB">
        <w:rPr>
          <w:rFonts w:asciiTheme="minorHAnsi" w:hAnsiTheme="minorHAnsi" w:cstheme="minorHAnsi"/>
        </w:rPr>
        <w:t xml:space="preserve">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44465F">
        <w:rPr>
          <w:rFonts w:asciiTheme="minorHAnsi" w:hAnsiTheme="minorHAnsi" w:cstheme="minorHAnsi"/>
        </w:rPr>
        <w:t xml:space="preserve"> This was completed manually t</w:t>
      </w:r>
      <w:r w:rsidR="004B2416">
        <w:rPr>
          <w:rFonts w:asciiTheme="minorHAnsi" w:hAnsiTheme="minorHAnsi" w:cstheme="minorHAnsi"/>
        </w:rPr>
        <w:t>o confirm the best kernel and baseline results.</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648D567C">
            <wp:extent cx="3448050" cy="1348653"/>
            <wp:effectExtent l="0" t="0" r="0" b="4445"/>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5419" cy="1355447"/>
                    </a:xfrm>
                    <a:prstGeom prst="rect">
                      <a:avLst/>
                    </a:prstGeom>
                    <a:noFill/>
                    <a:ln>
                      <a:noFill/>
                    </a:ln>
                  </pic:spPr>
                </pic:pic>
              </a:graphicData>
            </a:graphic>
          </wp:inline>
        </w:drawing>
      </w:r>
    </w:p>
    <w:p w14:paraId="1F593481" w14:textId="3317928B" w:rsidR="009E42B1" w:rsidRPr="00C10EC5" w:rsidRDefault="009E42B1" w:rsidP="009E42B1">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p>
    <w:p w14:paraId="25D73671" w14:textId="17B01268" w:rsidR="00D64A1A" w:rsidRPr="009C6FFB" w:rsidRDefault="004B2416" w:rsidP="00CA1DE4">
      <w:pPr>
        <w:pStyle w:val="ListParagraph"/>
        <w:ind w:left="360"/>
        <w:jc w:val="both"/>
        <w:rPr>
          <w:rFonts w:asciiTheme="minorHAnsi" w:hAnsiTheme="minorHAnsi" w:cstheme="minorHAnsi"/>
        </w:rPr>
      </w:pPr>
      <w:r>
        <w:rPr>
          <w:rFonts w:asciiTheme="minorHAnsi" w:hAnsiTheme="minorHAnsi" w:cstheme="minorHAnsi"/>
        </w:rPr>
        <w:t xml:space="preserve">As with the other algorithms, </w:t>
      </w:r>
      <w:r w:rsidR="00FB57E2" w:rsidRPr="009C6FFB">
        <w:rPr>
          <w:rFonts w:asciiTheme="minorHAnsi" w:hAnsiTheme="minorHAnsi" w:cstheme="minorHAnsi"/>
        </w:rPr>
        <w:t>GridSearchCV and</w:t>
      </w:r>
      <w:r w:rsidR="00BF40E5">
        <w:rPr>
          <w:rFonts w:asciiTheme="minorHAnsi" w:hAnsiTheme="minorHAnsi" w:cstheme="minorHAnsi"/>
        </w:rPr>
        <w:t xml:space="preserve"> </w:t>
      </w:r>
      <w:r w:rsidR="00A45800">
        <w:rPr>
          <w:rFonts w:asciiTheme="minorHAnsi" w:hAnsiTheme="minorHAnsi" w:cstheme="minorHAnsi"/>
        </w:rPr>
        <w:t xml:space="preserve">yet </w:t>
      </w:r>
      <w:r w:rsidR="00BF40E5">
        <w:rPr>
          <w:rFonts w:asciiTheme="minorHAnsi" w:hAnsiTheme="minorHAnsi" w:cstheme="minorHAnsi"/>
        </w:rPr>
        <w:t>another</w:t>
      </w:r>
      <w:r w:rsidR="00FB57E2" w:rsidRPr="009C6FFB">
        <w:rPr>
          <w:rFonts w:asciiTheme="minorHAnsi" w:hAnsiTheme="minorHAnsi" w:cstheme="minorHAnsi"/>
        </w:rPr>
        <w:t xml:space="preserve"> </w:t>
      </w:r>
      <w:r w:rsidR="00136717">
        <w:rPr>
          <w:rFonts w:asciiTheme="minorHAnsi" w:hAnsiTheme="minorHAnsi" w:cstheme="minorHAnsi"/>
        </w:rPr>
        <w:t xml:space="preserve">parameter </w:t>
      </w:r>
      <w:r w:rsidR="00FB57E2" w:rsidRPr="009C6FFB">
        <w:rPr>
          <w:rFonts w:asciiTheme="minorHAnsi" w:hAnsiTheme="minorHAnsi" w:cstheme="minorHAnsi"/>
        </w:rPr>
        <w:t xml:space="preserve">grid </w:t>
      </w:r>
      <w:r>
        <w:rPr>
          <w:rFonts w:asciiTheme="minorHAnsi" w:hAnsiTheme="minorHAnsi" w:cstheme="minorHAnsi"/>
        </w:rPr>
        <w:t>was applied to the model, but an</w:t>
      </w:r>
      <w:r w:rsidR="00FB57E2" w:rsidRPr="009C6FFB">
        <w:rPr>
          <w:rFonts w:asciiTheme="minorHAnsi" w:hAnsiTheme="minorHAnsi" w:cstheme="minorHAnsi"/>
        </w:rPr>
        <w:t xml:space="preserve"> improve</w:t>
      </w:r>
      <w:r>
        <w:rPr>
          <w:rFonts w:asciiTheme="minorHAnsi" w:hAnsiTheme="minorHAnsi" w:cstheme="minorHAnsi"/>
        </w:rPr>
        <w:t xml:space="preserve">ment in the </w:t>
      </w:r>
      <w:r w:rsidR="00FB57E2" w:rsidRPr="009C6FFB">
        <w:rPr>
          <w:rFonts w:asciiTheme="minorHAnsi" w:hAnsiTheme="minorHAnsi" w:cstheme="minorHAnsi"/>
        </w:rPr>
        <w:t>accuracy of the results across any of the updated parameters used as part of the analysis</w:t>
      </w:r>
      <w:r>
        <w:rPr>
          <w:rFonts w:asciiTheme="minorHAnsi" w:hAnsiTheme="minorHAnsi" w:cstheme="minorHAnsi"/>
        </w:rPr>
        <w:t xml:space="preserve"> was not seen</w:t>
      </w:r>
      <w:r w:rsidR="00FB57E2" w:rsidRPr="009C6FFB">
        <w:rPr>
          <w:rFonts w:asciiTheme="minorHAnsi" w:hAnsiTheme="minorHAnsi" w:cstheme="minorHAnsi"/>
        </w:rPr>
        <w:t>.</w:t>
      </w:r>
      <w:r w:rsidR="00A45800">
        <w:rPr>
          <w:rFonts w:asciiTheme="minorHAnsi" w:hAnsiTheme="minorHAnsi" w:cstheme="minorHAnsi"/>
        </w:rPr>
        <w:t xml:space="preserve"> </w:t>
      </w:r>
      <w:r w:rsidR="00FB57E2" w:rsidRPr="009C6FFB">
        <w:rPr>
          <w:rFonts w:asciiTheme="minorHAnsi" w:hAnsiTheme="minorHAnsi" w:cstheme="minorHAnsi"/>
        </w:rPr>
        <w:t xml:space="preserve"> However, </w:t>
      </w:r>
      <w:r w:rsidR="008D5CC5" w:rsidRPr="009C6FFB">
        <w:rPr>
          <w:rFonts w:asciiTheme="minorHAnsi" w:hAnsiTheme="minorHAnsi" w:cstheme="minorHAnsi"/>
        </w:rPr>
        <w:t>model output</w:t>
      </w:r>
      <w:r>
        <w:rPr>
          <w:rFonts w:asciiTheme="minorHAnsi" w:hAnsiTheme="minorHAnsi" w:cstheme="minorHAnsi"/>
        </w:rPr>
        <w:t xml:space="preserve"> below show how each kernel performed once</w:t>
      </w:r>
      <w:r w:rsidR="00D64A1A" w:rsidRPr="009C6FFB">
        <w:rPr>
          <w:rFonts w:asciiTheme="minorHAnsi" w:hAnsiTheme="minorHAnsi" w:cstheme="minorHAnsi"/>
        </w:rPr>
        <w:t xml:space="preserve"> parameters </w:t>
      </w:r>
      <w:r>
        <w:rPr>
          <w:rFonts w:asciiTheme="minorHAnsi" w:hAnsiTheme="minorHAnsi" w:cstheme="minorHAnsi"/>
        </w:rPr>
        <w:t>were identified as part of</w:t>
      </w:r>
      <w:r w:rsidR="00387A24" w:rsidRPr="009C6FFB">
        <w:rPr>
          <w:rFonts w:asciiTheme="minorHAnsi" w:hAnsiTheme="minorHAnsi" w:cstheme="minorHAnsi"/>
        </w:rPr>
        <w:t xml:space="preserve">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3A085B33" w:rsidR="005A4C45" w:rsidRPr="00C10EC5" w:rsidRDefault="005A4C45" w:rsidP="003B58AD">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FE7D09">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lastRenderedPageBreak/>
        <w:t xml:space="preserve">Algorithm 4 - Random Forest </w:t>
      </w:r>
    </w:p>
    <w:p w14:paraId="33030E82" w14:textId="06F30C72"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going up to 200 trees when hyperparameter tuning in the form of GridSearchCV is applied</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693E59">
        <w:rPr>
          <w:rFonts w:asciiTheme="minorHAnsi" w:hAnsiTheme="minorHAnsi" w:cstheme="minorHAnsi"/>
        </w:rPr>
        <w:t>is</w:t>
      </w:r>
      <w:r w:rsidR="00403CEC" w:rsidRPr="009C6FFB">
        <w:rPr>
          <w:rFonts w:asciiTheme="minorHAnsi" w:hAnsiTheme="minorHAnsi" w:cstheme="minorHAnsi"/>
        </w:rPr>
        <w:t xml:space="preserv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51D965A1" w:rsidR="00AC3C4C" w:rsidRPr="00C10EC5" w:rsidRDefault="008B00D9" w:rsidP="008B00D9">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p>
    <w:p w14:paraId="294C1FCA" w14:textId="77777777" w:rsidR="008B00D9" w:rsidRPr="006D3C1D" w:rsidRDefault="008B00D9" w:rsidP="008B00D9">
      <w:pPr>
        <w:pStyle w:val="ListParagraph"/>
        <w:ind w:left="360"/>
        <w:rPr>
          <w:rFonts w:asciiTheme="minorHAnsi" w:hAnsiTheme="minorHAnsi" w:cstheme="minorHAnsi"/>
        </w:rPr>
      </w:pPr>
    </w:p>
    <w:p w14:paraId="63BCE591" w14:textId="2ACE2D0D"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w:t>
      </w:r>
      <w:proofErr w:type="spellStart"/>
      <w:r w:rsidR="000E498A" w:rsidRPr="006D3C1D">
        <w:rPr>
          <w:rFonts w:asciiTheme="minorHAnsi" w:hAnsiTheme="minorHAnsi" w:cstheme="minorHAnsi"/>
        </w:rPr>
        <w:t>GridSearchCv</w:t>
      </w:r>
      <w:proofErr w:type="spellEnd"/>
      <w:r w:rsidR="000E498A" w:rsidRPr="006D3C1D">
        <w:rPr>
          <w:rFonts w:asciiTheme="minorHAnsi" w:hAnsiTheme="minorHAnsi" w:cstheme="minorHAnsi"/>
        </w:rPr>
        <w:t xml:space="preserve">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r w:rsidR="005549D1">
        <w:rPr>
          <w:rFonts w:asciiTheme="minorHAnsi" w:hAnsiTheme="minorHAnsi" w:cstheme="minorHAnsi"/>
        </w:rPr>
        <w:t xml:space="preserve">a parameter grid to aid in the search for </w:t>
      </w:r>
      <w:r w:rsidR="00460854" w:rsidRPr="006D3C1D">
        <w:rPr>
          <w:rFonts w:asciiTheme="minorHAnsi" w:hAnsiTheme="minorHAnsi" w:cstheme="minorHAnsi"/>
        </w:rPr>
        <w:t>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w:t>
      </w:r>
      <w:r w:rsidR="005549D1">
        <w:rPr>
          <w:rFonts w:asciiTheme="minorHAnsi" w:hAnsiTheme="minorHAnsi" w:cstheme="minorHAnsi"/>
        </w:rPr>
        <w:t>for the analysis.  Figure 7 (below) identified the most important features in the model.  Education level appears to be the least important feature withing the model.</w:t>
      </w:r>
    </w:p>
    <w:p w14:paraId="3CF1521C" w14:textId="77777777" w:rsidR="008B00D9" w:rsidRPr="006D3C1D" w:rsidRDefault="008B00D9"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4728699B" w:rsidR="00AC3C4C" w:rsidRPr="00C10EC5" w:rsidRDefault="00AC3C4C" w:rsidP="00AC3C4C">
      <w:pPr>
        <w:pStyle w:val="Caption"/>
        <w:jc w:val="center"/>
        <w:rPr>
          <w:rFonts w:asciiTheme="minorHAnsi" w:hAnsiTheme="minorHAnsi" w:cstheme="minorHAnsi"/>
        </w:rPr>
      </w:pPr>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FE7D09">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p>
    <w:p w14:paraId="51A026A6" w14:textId="6DFD142B" w:rsidR="005906E8"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1A514A">
        <w:rPr>
          <w:rFonts w:asciiTheme="minorHAnsi" w:hAnsiTheme="minorHAnsi" w:cstheme="minorHAnsi"/>
        </w:rPr>
        <w:t>6</w:t>
      </w:r>
      <w:r w:rsidR="00462B8A" w:rsidRPr="006D3C1D">
        <w:rPr>
          <w:rFonts w:asciiTheme="minorHAnsi" w:hAnsiTheme="minorHAnsi" w:cstheme="minorHAnsi"/>
        </w:rPr>
        <w:t xml:space="preserve"> below.</w:t>
      </w:r>
    </w:p>
    <w:p w14:paraId="6E42D2DD" w14:textId="77777777" w:rsidR="00C26F2F" w:rsidRDefault="00C26F2F" w:rsidP="005906E8">
      <w:pPr>
        <w:pStyle w:val="ListParagraph"/>
        <w:ind w:left="360"/>
        <w:jc w:val="both"/>
        <w:rPr>
          <w:rFonts w:asciiTheme="minorHAnsi" w:hAnsiTheme="minorHAnsi" w:cstheme="minorHAnsi"/>
        </w:rPr>
      </w:pPr>
    </w:p>
    <w:p w14:paraId="5768BB8C" w14:textId="77777777" w:rsidR="00C26F2F" w:rsidRPr="006D3C1D" w:rsidRDefault="00C26F2F" w:rsidP="00C26F2F">
      <w:pPr>
        <w:pStyle w:val="ListParagraph"/>
        <w:ind w:left="360"/>
        <w:jc w:val="both"/>
        <w:rPr>
          <w:rFonts w:asciiTheme="minorHAnsi" w:hAnsiTheme="minorHAnsi" w:cstheme="minorHAnsi"/>
        </w:rPr>
      </w:pPr>
    </w:p>
    <w:p w14:paraId="67EFC3D9" w14:textId="77777777" w:rsidR="00C26F2F" w:rsidRPr="00C10EC5" w:rsidRDefault="00C26F2F" w:rsidP="00C26F2F">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5B8F83DF" wp14:editId="2BC2F16F">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74393B70" w14:textId="77777777" w:rsidR="00C26F2F" w:rsidRDefault="00C26F2F" w:rsidP="00C26F2F">
      <w:pPr>
        <w:pStyle w:val="Caption"/>
        <w:jc w:val="center"/>
        <w:rPr>
          <w:rFonts w:asciiTheme="minorHAnsi" w:hAnsiTheme="minorHAnsi" w:cstheme="minorHAnsi"/>
        </w:rPr>
      </w:pPr>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6</w:t>
      </w:r>
      <w:r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p>
    <w:p w14:paraId="52AA2F33" w14:textId="77777777" w:rsidR="00C26F2F" w:rsidRPr="001A514A" w:rsidRDefault="00C26F2F" w:rsidP="00C26F2F"/>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C26F2F" w:rsidRPr="00C10EC5" w14:paraId="6AB3653C" w14:textId="77777777" w:rsidTr="003237F2">
        <w:tc>
          <w:tcPr>
            <w:tcW w:w="2954" w:type="dxa"/>
          </w:tcPr>
          <w:p w14:paraId="65E18693"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1 - Loss</w:t>
            </w:r>
          </w:p>
        </w:tc>
        <w:tc>
          <w:tcPr>
            <w:tcW w:w="2919" w:type="dxa"/>
          </w:tcPr>
          <w:p w14:paraId="17F4A772"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2 - Loss</w:t>
            </w:r>
          </w:p>
        </w:tc>
        <w:tc>
          <w:tcPr>
            <w:tcW w:w="3265" w:type="dxa"/>
          </w:tcPr>
          <w:p w14:paraId="1FC8856D"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3 - Loss</w:t>
            </w:r>
          </w:p>
        </w:tc>
      </w:tr>
      <w:tr w:rsidR="00C26F2F" w:rsidRPr="00C10EC5" w14:paraId="558196EE" w14:textId="77777777" w:rsidTr="003237F2">
        <w:trPr>
          <w:trHeight w:val="3356"/>
        </w:trPr>
        <w:tc>
          <w:tcPr>
            <w:tcW w:w="2954" w:type="dxa"/>
            <w:vAlign w:val="center"/>
          </w:tcPr>
          <w:p w14:paraId="7F3FA94D"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0B4E69E" wp14:editId="67003D8C">
                  <wp:extent cx="1617980" cy="1992086"/>
                  <wp:effectExtent l="0" t="0" r="1270" b="8255"/>
                  <wp:docPr id="1559662333" name="Picture 1559662333" descr="A graph with a blue line&#10;&#10;Description automatically generated">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62333" name="Picture 1559662333" descr="A graph with a blue line&#10;&#10;Description automatically generated">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484EEE80"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F461155" wp14:editId="0E13ABD2">
                  <wp:extent cx="1648165" cy="1948543"/>
                  <wp:effectExtent l="0" t="0" r="9525" b="0"/>
                  <wp:docPr id="1640186195" name="Picture 1640186195" descr="A graph of a graph&#10;&#10;Description automatically generated">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86195" name="Picture 1640186195" descr="A graph of a graph&#10;&#10;Description automatically generated">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17208456" w14:textId="77777777" w:rsidR="00C26F2F" w:rsidRPr="00C10EC5" w:rsidRDefault="00C26F2F" w:rsidP="003237F2">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3B344C6" wp14:editId="2F621D39">
                  <wp:extent cx="1654629" cy="2002790"/>
                  <wp:effectExtent l="0" t="0" r="3175" b="0"/>
                  <wp:docPr id="14868565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Picture 1" descr="A graph of a graph&#10;&#10;Description automatically generated"/>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C26F2F" w:rsidRPr="00C10EC5" w14:paraId="394FB810" w14:textId="77777777" w:rsidTr="003237F2">
        <w:trPr>
          <w:trHeight w:val="424"/>
        </w:trPr>
        <w:tc>
          <w:tcPr>
            <w:tcW w:w="2954" w:type="dxa"/>
            <w:vAlign w:val="center"/>
          </w:tcPr>
          <w:p w14:paraId="6788116F" w14:textId="77777777" w:rsidR="00C26F2F" w:rsidRPr="00C10EC5" w:rsidRDefault="00C26F2F" w:rsidP="003237F2">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6A11BB85" w14:textId="77777777" w:rsidR="00C26F2F" w:rsidRPr="00C10EC5" w:rsidRDefault="00C26F2F" w:rsidP="003237F2">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553C23F" w14:textId="77777777" w:rsidR="00C26F2F" w:rsidRPr="00C10EC5" w:rsidRDefault="00C26F2F" w:rsidP="003237F2">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C26F2F" w:rsidRPr="00C10EC5" w14:paraId="06AC9331" w14:textId="77777777" w:rsidTr="003237F2">
        <w:trPr>
          <w:trHeight w:val="3356"/>
        </w:trPr>
        <w:tc>
          <w:tcPr>
            <w:tcW w:w="2954" w:type="dxa"/>
            <w:vAlign w:val="center"/>
          </w:tcPr>
          <w:p w14:paraId="42551B19" w14:textId="77777777" w:rsidR="00C26F2F" w:rsidRPr="00C10EC5" w:rsidRDefault="00C26F2F" w:rsidP="003237F2">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207DD82" wp14:editId="62C9C135">
                  <wp:extent cx="1814174" cy="1440000"/>
                  <wp:effectExtent l="0" t="0" r="0" b="8255"/>
                  <wp:docPr id="12217704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Picture 1" descr="A graph with a line&#10;&#10;Description automatically generated"/>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55FD6D64" w14:textId="77777777" w:rsidR="00C26F2F" w:rsidRPr="00C10EC5" w:rsidRDefault="00C26F2F" w:rsidP="003237F2">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105E731" wp14:editId="0A8333F2">
                  <wp:extent cx="1828571" cy="1440000"/>
                  <wp:effectExtent l="0" t="0" r="635" b="8255"/>
                  <wp:docPr id="105388154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Picture 1" descr="A graph with a line&#10;&#10;Description automatically generated"/>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765A70F6" w14:textId="77777777" w:rsidR="00C26F2F" w:rsidRPr="00C10EC5" w:rsidRDefault="00C26F2F" w:rsidP="003237F2">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66C892D" wp14:editId="6CD78160">
                  <wp:extent cx="1762955" cy="1440000"/>
                  <wp:effectExtent l="0" t="0" r="8890" b="8255"/>
                  <wp:docPr id="20703503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Picture 1" descr="A graph with a line&#10;&#10;Description automatically generated"/>
                          <pic:cNvPicPr/>
                        </pic:nvPicPr>
                        <pic:blipFill>
                          <a:blip r:embed="rId34"/>
                          <a:stretch>
                            <a:fillRect/>
                          </a:stretch>
                        </pic:blipFill>
                        <pic:spPr>
                          <a:xfrm>
                            <a:off x="0" y="0"/>
                            <a:ext cx="1762955" cy="1440000"/>
                          </a:xfrm>
                          <a:prstGeom prst="rect">
                            <a:avLst/>
                          </a:prstGeom>
                        </pic:spPr>
                      </pic:pic>
                    </a:graphicData>
                  </a:graphic>
                </wp:inline>
              </w:drawing>
            </w:r>
          </w:p>
        </w:tc>
      </w:tr>
    </w:tbl>
    <w:p w14:paraId="2597822A" w14:textId="77777777" w:rsidR="00C26F2F" w:rsidRPr="00C10EC5" w:rsidRDefault="00C26F2F" w:rsidP="00C26F2F">
      <w:pPr>
        <w:pStyle w:val="Caption"/>
        <w:jc w:val="center"/>
        <w:rPr>
          <w:rFonts w:asciiTheme="minorHAnsi" w:hAnsiTheme="minorHAnsi" w:cstheme="minorHAnsi"/>
        </w:rPr>
      </w:pPr>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7</w:t>
      </w:r>
      <w:r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 of loss and accuracy</w:t>
      </w:r>
    </w:p>
    <w:p w14:paraId="4069440C" w14:textId="77777777" w:rsidR="00C26F2F" w:rsidRPr="006D3C1D" w:rsidRDefault="00C26F2F" w:rsidP="00C26F2F">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as complicated by the decision to use the </w:t>
      </w:r>
      <w:proofErr w:type="spellStart"/>
      <w:r w:rsidRPr="006D3C1D">
        <w:rPr>
          <w:rFonts w:asciiTheme="minorHAnsi" w:hAnsiTheme="minorHAnsi" w:cstheme="minorHAnsi"/>
        </w:rPr>
        <w:t>keras</w:t>
      </w:r>
      <w:proofErr w:type="spellEnd"/>
      <w:r w:rsidRPr="006D3C1D">
        <w:rPr>
          <w:rFonts w:asciiTheme="minorHAnsi" w:hAnsiTheme="minorHAnsi" w:cstheme="minorHAnsi"/>
        </w:rPr>
        <w:t xml:space="preserve"> library.  It was necessary to create a function to allow for turning to take place between the </w:t>
      </w:r>
      <w:proofErr w:type="spellStart"/>
      <w:r w:rsidRPr="006D3C1D">
        <w:rPr>
          <w:rFonts w:asciiTheme="minorHAnsi" w:hAnsiTheme="minorHAnsi" w:cstheme="minorHAnsi"/>
        </w:rPr>
        <w:lastRenderedPageBreak/>
        <w:t>keras</w:t>
      </w:r>
      <w:proofErr w:type="spellEnd"/>
      <w:r w:rsidRPr="006D3C1D">
        <w:rPr>
          <w:rFonts w:asciiTheme="minorHAnsi" w:hAnsiTheme="minorHAnsi" w:cstheme="minorHAnsi"/>
        </w:rPr>
        <w:t xml:space="preserve"> and scikit-learn libraries.  This involved creating the model within a function, then wrapping it in the </w:t>
      </w:r>
      <w:proofErr w:type="spellStart"/>
      <w:r w:rsidRPr="006D3C1D">
        <w:rPr>
          <w:rFonts w:asciiTheme="minorHAnsi" w:hAnsiTheme="minorHAnsi" w:cstheme="minorHAnsi"/>
        </w:rPr>
        <w:t>KerasClassifier</w:t>
      </w:r>
      <w:proofErr w:type="spellEnd"/>
      <w:r w:rsidRPr="006D3C1D">
        <w:rPr>
          <w:rFonts w:asciiTheme="minorHAnsi" w:hAnsiTheme="minorHAnsi" w:cstheme="minorHAnsi"/>
        </w:rPr>
        <w:t xml:space="preserve"> from </w:t>
      </w:r>
      <w:proofErr w:type="spellStart"/>
      <w:r w:rsidRPr="006D3C1D">
        <w:rPr>
          <w:rFonts w:asciiTheme="minorHAnsi" w:hAnsiTheme="minorHAnsi" w:cstheme="minorHAnsi"/>
        </w:rPr>
        <w:t>keras.wrappers.scikit_learn</w:t>
      </w:r>
      <w:proofErr w:type="spellEnd"/>
      <w:r w:rsidRPr="006D3C1D">
        <w:rPr>
          <w:rFonts w:asciiTheme="minorHAnsi" w:hAnsiTheme="minorHAnsi" w:cstheme="minorHAnsi"/>
        </w:rPr>
        <w:t xml:space="preserve">, which is a standalone module that allow </w:t>
      </w:r>
      <w:proofErr w:type="spellStart"/>
      <w:r w:rsidRPr="006D3C1D">
        <w:rPr>
          <w:rFonts w:asciiTheme="minorHAnsi" w:hAnsiTheme="minorHAnsi" w:cstheme="minorHAnsi"/>
        </w:rPr>
        <w:t>keras</w:t>
      </w:r>
      <w:proofErr w:type="spellEnd"/>
      <w:r w:rsidRPr="006D3C1D">
        <w:rPr>
          <w:rFonts w:asciiTheme="minorHAnsi" w:hAnsiTheme="minorHAnsi" w:cstheme="minorHAnsi"/>
        </w:rPr>
        <w:t xml:space="preserve"> and sci-kit learn to work in tandem </w:t>
      </w:r>
      <w:r w:rsidRPr="006D3C1D">
        <w:rPr>
          <w:rFonts w:asciiTheme="minorHAnsi" w:hAnsiTheme="minorHAnsi" w:cstheme="minorHAnsi"/>
        </w:rPr>
        <w:fldChar w:fldCharType="begin"/>
      </w:r>
      <w:r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Pr="006D3C1D">
        <w:rPr>
          <w:rFonts w:asciiTheme="minorHAnsi" w:hAnsiTheme="minorHAnsi" w:cstheme="minorHAnsi"/>
        </w:rPr>
        <w:fldChar w:fldCharType="separate"/>
      </w:r>
      <w:r w:rsidRPr="006D3C1D">
        <w:rPr>
          <w:rFonts w:asciiTheme="minorHAnsi" w:hAnsiTheme="minorHAnsi" w:cstheme="minorHAnsi"/>
        </w:rPr>
        <w:t xml:space="preserve">(Brownlee, 2016, 2022; ‘Hyperparameter tuning using GridSearchCV and </w:t>
      </w:r>
      <w:proofErr w:type="spellStart"/>
      <w:r w:rsidRPr="006D3C1D">
        <w:rPr>
          <w:rFonts w:asciiTheme="minorHAnsi" w:hAnsiTheme="minorHAnsi" w:cstheme="minorHAnsi"/>
        </w:rPr>
        <w:t>KerasClassifier</w:t>
      </w:r>
      <w:proofErr w:type="spellEnd"/>
      <w:r w:rsidRPr="006D3C1D">
        <w:rPr>
          <w:rFonts w:asciiTheme="minorHAnsi" w:hAnsiTheme="minorHAnsi" w:cstheme="minorHAnsi"/>
        </w:rPr>
        <w:t>’, 2020)</w:t>
      </w:r>
      <w:r w:rsidRPr="006D3C1D">
        <w:rPr>
          <w:rFonts w:asciiTheme="minorHAnsi" w:hAnsiTheme="minorHAnsi" w:cstheme="minorHAnsi"/>
        </w:rPr>
        <w:fldChar w:fldCharType="end"/>
      </w:r>
      <w:r w:rsidRPr="006D3C1D">
        <w:rPr>
          <w:rFonts w:asciiTheme="minorHAnsi" w:hAnsiTheme="minorHAnsi" w:cstheme="minorHAnsi"/>
        </w:rPr>
        <w:t xml:space="preserve">.  As with other algorithms, a list of variables was created using </w:t>
      </w:r>
      <w:r>
        <w:rPr>
          <w:rFonts w:asciiTheme="minorHAnsi" w:hAnsiTheme="minorHAnsi" w:cstheme="minorHAnsi"/>
        </w:rPr>
        <w:t xml:space="preserve">a parameter grid </w:t>
      </w:r>
      <w:r w:rsidRPr="006D3C1D">
        <w:rPr>
          <w:rFonts w:asciiTheme="minorHAnsi" w:hAnsiTheme="minorHAnsi" w:cstheme="minorHAnsi"/>
        </w:rPr>
        <w:t>with the intention of identifying the most appropriate variables that could be applied to the dataset.  The output of the model is outlined in Table 8 in terms of accuracy and loss. It is clear to see that the application of hyperparameter tuning initially impacted on the accuracy of the model by the third epoch the model returned to a zero-accuracy result.  In terms of the loss function, again the results are slightly better than previous models as the loss function gradually tuns to loss value rather than immediately doing so as its previous iterations.</w:t>
      </w:r>
    </w:p>
    <w:p w14:paraId="21646271" w14:textId="77777777" w:rsidR="00C26F2F" w:rsidRPr="006D3C1D" w:rsidRDefault="00C26F2F" w:rsidP="00C26F2F">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C26F2F" w:rsidRPr="00C10EC5" w14:paraId="0A6E4CE7" w14:textId="77777777" w:rsidTr="003237F2">
        <w:tc>
          <w:tcPr>
            <w:tcW w:w="4524" w:type="dxa"/>
          </w:tcPr>
          <w:p w14:paraId="232159FA"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Plot of Model Accuracy</w:t>
            </w:r>
          </w:p>
        </w:tc>
        <w:tc>
          <w:tcPr>
            <w:tcW w:w="4525" w:type="dxa"/>
          </w:tcPr>
          <w:p w14:paraId="518585E4"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Plot of Model Loss</w:t>
            </w:r>
          </w:p>
        </w:tc>
      </w:tr>
      <w:tr w:rsidR="00C26F2F" w:rsidRPr="00C10EC5" w14:paraId="5B52D837" w14:textId="77777777" w:rsidTr="003237F2">
        <w:trPr>
          <w:trHeight w:val="4252"/>
        </w:trPr>
        <w:tc>
          <w:tcPr>
            <w:tcW w:w="4524" w:type="dxa"/>
            <w:vAlign w:val="center"/>
          </w:tcPr>
          <w:p w14:paraId="448901ED"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28B2DA6" wp14:editId="5062F0D3">
                  <wp:extent cx="2500053" cy="2520000"/>
                  <wp:effectExtent l="0" t="0" r="0" b="0"/>
                  <wp:docPr id="60275461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Picture 1" descr="A graph with a line&#10;&#10;Description automatically generated"/>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571BA9ED" w14:textId="77777777" w:rsidR="00C26F2F" w:rsidRPr="00C10EC5" w:rsidRDefault="00C26F2F" w:rsidP="003237F2">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EBDBF57" wp14:editId="50627400">
                  <wp:extent cx="2688000" cy="2520000"/>
                  <wp:effectExtent l="0" t="0" r="0" b="0"/>
                  <wp:docPr id="121819331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Picture 1" descr="A graph with a line going up&#10;&#10;Description automatically generated"/>
                          <pic:cNvPicPr/>
                        </pic:nvPicPr>
                        <pic:blipFill>
                          <a:blip r:embed="rId36"/>
                          <a:stretch>
                            <a:fillRect/>
                          </a:stretch>
                        </pic:blipFill>
                        <pic:spPr>
                          <a:xfrm>
                            <a:off x="0" y="0"/>
                            <a:ext cx="2688000" cy="2520000"/>
                          </a:xfrm>
                          <a:prstGeom prst="rect">
                            <a:avLst/>
                          </a:prstGeom>
                        </pic:spPr>
                      </pic:pic>
                    </a:graphicData>
                  </a:graphic>
                </wp:inline>
              </w:drawing>
            </w:r>
          </w:p>
        </w:tc>
      </w:tr>
    </w:tbl>
    <w:p w14:paraId="143D9E22" w14:textId="77777777" w:rsidR="00C26F2F" w:rsidRPr="00C10EC5" w:rsidRDefault="00C26F2F" w:rsidP="00C26F2F">
      <w:pPr>
        <w:pStyle w:val="Caption"/>
        <w:jc w:val="center"/>
        <w:rPr>
          <w:rFonts w:asciiTheme="minorHAnsi" w:hAnsiTheme="minorHAnsi" w:cstheme="minorHAnsi"/>
        </w:rPr>
      </w:pPr>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8</w:t>
      </w:r>
      <w:r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p>
    <w:p w14:paraId="1AE84443" w14:textId="77777777" w:rsidR="00C26F2F" w:rsidRDefault="00C26F2F" w:rsidP="00C26F2F">
      <w:pPr>
        <w:pStyle w:val="ListParagraph"/>
        <w:ind w:left="360"/>
        <w:jc w:val="both"/>
        <w:rPr>
          <w:rFonts w:asciiTheme="minorHAnsi" w:hAnsiTheme="minorHAnsi" w:cstheme="minorHAnsi"/>
        </w:rPr>
      </w:pPr>
    </w:p>
    <w:p w14:paraId="0FCA2995" w14:textId="1249D0A4" w:rsidR="00C26F2F" w:rsidRPr="00C7525E" w:rsidRDefault="00C87D5A" w:rsidP="00C26F2F">
      <w:pPr>
        <w:pStyle w:val="Heading2"/>
        <w:numPr>
          <w:ilvl w:val="1"/>
          <w:numId w:val="35"/>
        </w:numPr>
        <w:jc w:val="both"/>
        <w:rPr>
          <w:rFonts w:asciiTheme="minorHAnsi" w:hAnsiTheme="minorHAnsi" w:cstheme="minorHAnsi"/>
          <w:color w:val="auto"/>
        </w:rPr>
      </w:pPr>
      <w:r>
        <w:rPr>
          <w:rFonts w:asciiTheme="minorHAnsi" w:hAnsiTheme="minorHAnsi" w:cstheme="minorHAnsi"/>
          <w:color w:val="auto"/>
        </w:rPr>
        <w:t>Analysis of Selected Variables</w:t>
      </w:r>
    </w:p>
    <w:p w14:paraId="54AC14C0" w14:textId="6472C56D" w:rsidR="00AF27FD" w:rsidRPr="00C10EC5" w:rsidRDefault="00C26F2F" w:rsidP="00713A30">
      <w:pPr>
        <w:pStyle w:val="ListParagraph"/>
        <w:ind w:left="360"/>
        <w:jc w:val="both"/>
        <w:rPr>
          <w:rFonts w:asciiTheme="minorHAnsi" w:hAnsiTheme="minorHAnsi" w:cstheme="minorHAnsi"/>
        </w:rPr>
      </w:pPr>
      <w:r>
        <w:rPr>
          <w:rFonts w:asciiTheme="minorHAnsi" w:hAnsiTheme="minorHAnsi" w:cstheme="minorHAnsi"/>
        </w:rPr>
        <w:t>O</w:t>
      </w:r>
      <w:r w:rsidR="007C062E">
        <w:rPr>
          <w:rFonts w:asciiTheme="minorHAnsi" w:hAnsiTheme="minorHAnsi" w:cstheme="minorHAnsi"/>
        </w:rPr>
        <w:t xml:space="preserve">nce all the algorithms had been </w:t>
      </w:r>
      <w:r w:rsidR="00B55354">
        <w:rPr>
          <w:rFonts w:asciiTheme="minorHAnsi" w:hAnsiTheme="minorHAnsi" w:cstheme="minorHAnsi"/>
        </w:rPr>
        <w:t>tested,</w:t>
      </w:r>
      <w:r w:rsidR="007C062E">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323BF5">
        <w:rPr>
          <w:rFonts w:asciiTheme="minorHAnsi" w:hAnsiTheme="minorHAnsi" w:cstheme="minorHAnsi"/>
        </w:rPr>
        <w:t xml:space="preserve">independent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2C679E2D">
            <wp:extent cx="4180201" cy="955281"/>
            <wp:effectExtent l="0" t="0" r="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4180201" cy="955281"/>
                    </a:xfrm>
                    <a:prstGeom prst="rect">
                      <a:avLst/>
                    </a:prstGeom>
                    <a:noFill/>
                    <a:ln>
                      <a:noFill/>
                    </a:ln>
                  </pic:spPr>
                </pic:pic>
              </a:graphicData>
            </a:graphic>
          </wp:inline>
        </w:drawing>
      </w:r>
    </w:p>
    <w:p w14:paraId="10B28F61" w14:textId="4E07C5B5" w:rsidR="000628A0" w:rsidRPr="00C10EC5" w:rsidRDefault="000628A0" w:rsidP="000628A0">
      <w:pPr>
        <w:pStyle w:val="Caption"/>
        <w:jc w:val="center"/>
        <w:rPr>
          <w:rFonts w:asciiTheme="minorHAnsi" w:hAnsiTheme="minorHAnsi" w:cstheme="minorHAnsi"/>
        </w:rPr>
      </w:pPr>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p>
    <w:p w14:paraId="69198FE4" w14:textId="5F3287B4" w:rsidR="0095363C"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w:t>
      </w:r>
      <w:r w:rsidR="008852F4">
        <w:rPr>
          <w:rFonts w:asciiTheme="minorHAnsi" w:hAnsiTheme="minorHAnsi" w:cstheme="minorHAnsi"/>
        </w:rPr>
        <w:t>e</w:t>
      </w:r>
      <w:r w:rsidR="005F74A6">
        <w:rPr>
          <w:rFonts w:asciiTheme="minorHAnsi" w:hAnsiTheme="minorHAnsi" w:cstheme="minorHAnsi"/>
        </w:rPr>
        <w:t>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 xml:space="preserve">3 algorithms give the same level of accuracy - namely Decision Trees, Support </w:t>
      </w:r>
      <w:r w:rsidR="00580928">
        <w:rPr>
          <w:rFonts w:asciiTheme="minorHAnsi" w:hAnsiTheme="minorHAnsi" w:cstheme="minorHAnsi"/>
        </w:rPr>
        <w:lastRenderedPageBreak/>
        <w:t>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33BEF149" w14:textId="77777777" w:rsidR="000E426B" w:rsidRDefault="000E426B" w:rsidP="001A44B2">
      <w:pPr>
        <w:pStyle w:val="ListParagraph"/>
        <w:ind w:left="360"/>
        <w:jc w:val="both"/>
        <w:rPr>
          <w:rFonts w:asciiTheme="minorHAnsi" w:hAnsiTheme="minorHAnsi" w:cstheme="minorHAnsi"/>
        </w:rPr>
      </w:pPr>
    </w:p>
    <w:p w14:paraId="5F6B7A6F" w14:textId="1F929758" w:rsidR="000E426B" w:rsidRDefault="000E426B" w:rsidP="001A44B2">
      <w:pPr>
        <w:pStyle w:val="ListParagraph"/>
        <w:ind w:left="360"/>
        <w:jc w:val="both"/>
        <w:rPr>
          <w:rFonts w:asciiTheme="minorHAnsi" w:hAnsiTheme="minorHAnsi" w:cstheme="minorHAnsi"/>
        </w:rPr>
      </w:pPr>
      <w:r>
        <w:rPr>
          <w:rFonts w:asciiTheme="minorHAnsi" w:hAnsiTheme="minorHAnsi" w:cstheme="minorHAnsi"/>
        </w:rPr>
        <w:t>The initial results in Table 9 show that three Algorithms, 2</w:t>
      </w:r>
      <w:r w:rsidR="0080215D">
        <w:rPr>
          <w:rFonts w:asciiTheme="minorHAnsi" w:hAnsiTheme="minorHAnsi" w:cstheme="minorHAnsi"/>
        </w:rPr>
        <w:t xml:space="preserve"> </w:t>
      </w:r>
      <w:r>
        <w:rPr>
          <w:rFonts w:asciiTheme="minorHAnsi" w:hAnsiTheme="minorHAnsi" w:cstheme="minorHAnsi"/>
        </w:rPr>
        <w:t>and 4 receive</w:t>
      </w:r>
      <w:r w:rsidR="0080215D">
        <w:rPr>
          <w:rFonts w:asciiTheme="minorHAnsi" w:hAnsiTheme="minorHAnsi" w:cstheme="minorHAnsi"/>
        </w:rPr>
        <w:t>d</w:t>
      </w:r>
      <w:r>
        <w:rPr>
          <w:rFonts w:asciiTheme="minorHAnsi" w:hAnsiTheme="minorHAnsi" w:cstheme="minorHAnsi"/>
        </w:rPr>
        <w:t xml:space="preserve"> the same accuracy result for studied_credits.</w:t>
      </w:r>
      <w:r w:rsidR="00752684">
        <w:rPr>
          <w:rFonts w:asciiTheme="minorHAnsi" w:hAnsiTheme="minorHAnsi" w:cstheme="minorHAnsi"/>
        </w:rPr>
        <w:t xml:space="preserve">  The author sought advice</w:t>
      </w:r>
      <w:r w:rsidR="00F43A60">
        <w:rPr>
          <w:rFonts w:asciiTheme="minorHAnsi" w:hAnsiTheme="minorHAnsi" w:cstheme="minorHAnsi"/>
        </w:rPr>
        <w:t xml:space="preserve"> on how to test for </w:t>
      </w:r>
      <w:r w:rsidR="001020B7">
        <w:rPr>
          <w:rFonts w:asciiTheme="minorHAnsi" w:hAnsiTheme="minorHAnsi" w:cstheme="minorHAnsi"/>
        </w:rPr>
        <w:t>statistical</w:t>
      </w:r>
      <w:r w:rsidR="00F43A60">
        <w:rPr>
          <w:rFonts w:asciiTheme="minorHAnsi" w:hAnsiTheme="minorHAnsi" w:cstheme="minorHAnsi"/>
        </w:rPr>
        <w:t xml:space="preserve"> </w:t>
      </w:r>
      <w:r w:rsidR="00FA0CAB">
        <w:rPr>
          <w:rFonts w:asciiTheme="minorHAnsi" w:hAnsiTheme="minorHAnsi" w:cstheme="minorHAnsi"/>
        </w:rPr>
        <w:t>alignment or difference.  The dataset was not suitable for an ANOVA analysis to be carried out</w:t>
      </w:r>
      <w:r w:rsidR="003E7AC7">
        <w:rPr>
          <w:rFonts w:asciiTheme="minorHAnsi" w:hAnsiTheme="minorHAnsi" w:cstheme="minorHAnsi"/>
        </w:rPr>
        <w:t xml:space="preserve"> - mainly in terms of the randomness of the sample</w:t>
      </w:r>
      <w:r w:rsidR="00286E38">
        <w:rPr>
          <w:rFonts w:asciiTheme="minorHAnsi" w:hAnsiTheme="minorHAnsi" w:cstheme="minorHAnsi"/>
        </w:rPr>
        <w:t xml:space="preserve"> </w:t>
      </w:r>
      <w:r w:rsidR="00286E38">
        <w:rPr>
          <w:rFonts w:asciiTheme="minorHAnsi" w:hAnsiTheme="minorHAnsi" w:cstheme="minorHAnsi"/>
        </w:rPr>
        <w:fldChar w:fldCharType="begin"/>
      </w:r>
      <w:r w:rsidR="00286E38">
        <w:rPr>
          <w:rFonts w:asciiTheme="minorHAnsi" w:hAnsiTheme="minorHAnsi" w:cstheme="minorHAnsi"/>
        </w:rPr>
        <w:instrText xml:space="preserve"> ADDIN ZOTERO_ITEM CSL_CITATION {"citationID":"fqbIE0QM","properties":{"formattedCitation":"({\\i{}One-way ANOVA - An introduction to when you should run this test and the test hypothesis | Laerd Statistics}, no date)","plainCitation":"(One-way ANOVA - An introduction to when you should run this test and the test hypothesis | Laerd Statistics, no date)","noteIndex":0},"citationItems":[{"id":459,"uris":["http://zotero.org/users/11537704/items/DPNKLXRG"],"itemData":{"id":459,"type":"webpage","title":"One-way ANOVA - An introduction to when you should run this test and the test hypothesis | Laerd Statistics","URL":"https://statistics.laerd.com/statistical-guides/one-way-anova-statistical-guide.php","accessed":{"date-parts":[["2023",9,18]]}}}],"schema":"https://github.com/citation-style-language/schema/raw/master/csl-citation.json"} </w:instrText>
      </w:r>
      <w:r w:rsidR="00286E38">
        <w:rPr>
          <w:rFonts w:asciiTheme="minorHAnsi" w:hAnsiTheme="minorHAnsi" w:cstheme="minorHAnsi"/>
        </w:rPr>
        <w:fldChar w:fldCharType="separate"/>
      </w:r>
      <w:r w:rsidR="00286E38" w:rsidRPr="00286E38">
        <w:rPr>
          <w:szCs w:val="24"/>
        </w:rPr>
        <w:t>(</w:t>
      </w:r>
      <w:r w:rsidR="00286E38" w:rsidRPr="00286E38">
        <w:rPr>
          <w:i/>
          <w:iCs/>
          <w:szCs w:val="24"/>
        </w:rPr>
        <w:t xml:space="preserve">One-way ANOVA - An introduction to when you should run this test and the test hypothesis | </w:t>
      </w:r>
      <w:proofErr w:type="spellStart"/>
      <w:r w:rsidR="00286E38" w:rsidRPr="00286E38">
        <w:rPr>
          <w:i/>
          <w:iCs/>
          <w:szCs w:val="24"/>
        </w:rPr>
        <w:t>Laerd</w:t>
      </w:r>
      <w:proofErr w:type="spellEnd"/>
      <w:r w:rsidR="00286E38" w:rsidRPr="00286E38">
        <w:rPr>
          <w:i/>
          <w:iCs/>
          <w:szCs w:val="24"/>
        </w:rPr>
        <w:t xml:space="preserve"> Statistics</w:t>
      </w:r>
      <w:r w:rsidR="00286E38" w:rsidRPr="00286E38">
        <w:rPr>
          <w:szCs w:val="24"/>
        </w:rPr>
        <w:t>, no date)</w:t>
      </w:r>
      <w:r w:rsidR="00286E38">
        <w:rPr>
          <w:rFonts w:asciiTheme="minorHAnsi" w:hAnsiTheme="minorHAnsi" w:cstheme="minorHAnsi"/>
        </w:rPr>
        <w:fldChar w:fldCharType="end"/>
      </w:r>
      <w:r w:rsidR="003E7AC7">
        <w:rPr>
          <w:rFonts w:asciiTheme="minorHAnsi" w:hAnsiTheme="minorHAnsi" w:cstheme="minorHAnsi"/>
        </w:rPr>
        <w:t>.</w:t>
      </w:r>
      <w:r>
        <w:rPr>
          <w:rFonts w:asciiTheme="minorHAnsi" w:hAnsiTheme="minorHAnsi" w:cstheme="minorHAnsi"/>
        </w:rPr>
        <w:t xml:space="preserve">  A further subset of the OULAD dataset was created using the same sampling strategy as before - </w:t>
      </w:r>
      <w:r w:rsidR="006C6BB9">
        <w:rPr>
          <w:rFonts w:asciiTheme="minorHAnsi" w:hAnsiTheme="minorHAnsi" w:cstheme="minorHAnsi"/>
        </w:rPr>
        <w:t xml:space="preserve">taking one module over one semester as the sample group.  </w:t>
      </w:r>
      <w:r w:rsidR="00A5056D">
        <w:rPr>
          <w:rFonts w:asciiTheme="minorHAnsi" w:hAnsiTheme="minorHAnsi" w:cstheme="minorHAnsi"/>
        </w:rPr>
        <w:t xml:space="preserve">The idea being </w:t>
      </w:r>
      <w:r w:rsidR="00796960">
        <w:rPr>
          <w:rFonts w:asciiTheme="minorHAnsi" w:hAnsiTheme="minorHAnsi" w:cstheme="minorHAnsi"/>
        </w:rPr>
        <w:t xml:space="preserve">that for </w:t>
      </w:r>
      <w:r w:rsidR="00A5056D">
        <w:rPr>
          <w:rFonts w:asciiTheme="minorHAnsi" w:hAnsiTheme="minorHAnsi" w:cstheme="minorHAnsi"/>
        </w:rPr>
        <w:t>the test group of data to confirm if there is any</w:t>
      </w:r>
      <w:r w:rsidR="00796960">
        <w:rPr>
          <w:rFonts w:asciiTheme="minorHAnsi" w:hAnsiTheme="minorHAnsi" w:cstheme="minorHAnsi"/>
        </w:rPr>
        <w:t xml:space="preserve"> clear over of under fitting of the data, or some other anomaly easily shown. </w:t>
      </w:r>
      <w:r w:rsidR="00574FA3">
        <w:rPr>
          <w:rFonts w:asciiTheme="minorHAnsi" w:hAnsiTheme="minorHAnsi" w:cstheme="minorHAnsi"/>
        </w:rPr>
        <w:t xml:space="preserve"> The test group of data was larger than the initial module.  </w:t>
      </w:r>
      <w:r w:rsidR="006C6BB9">
        <w:rPr>
          <w:rFonts w:asciiTheme="minorHAnsi" w:hAnsiTheme="minorHAnsi" w:cstheme="minorHAnsi"/>
        </w:rPr>
        <w:t>The results of the initial run and the test results are outlined below.</w:t>
      </w:r>
    </w:p>
    <w:p w14:paraId="46F0F99F" w14:textId="77777777" w:rsidR="00712A43" w:rsidRDefault="00712A43" w:rsidP="001A44B2">
      <w:pPr>
        <w:pStyle w:val="ListParagraph"/>
        <w:ind w:left="360"/>
        <w:jc w:val="both"/>
        <w:rPr>
          <w:rFonts w:asciiTheme="minorHAnsi" w:hAnsiTheme="minorHAnsi" w:cstheme="minorHAnsi"/>
        </w:rPr>
      </w:pPr>
    </w:p>
    <w:p w14:paraId="4C13BD50" w14:textId="7D322B6A" w:rsidR="00FD4DDE" w:rsidRDefault="00712A43" w:rsidP="001A44B2">
      <w:pPr>
        <w:pStyle w:val="ListParagraph"/>
        <w:ind w:left="360"/>
        <w:jc w:val="both"/>
        <w:rPr>
          <w:rFonts w:asciiTheme="minorHAnsi" w:hAnsiTheme="minorHAnsi" w:cstheme="minorHAnsi"/>
        </w:rPr>
      </w:pPr>
      <w:r w:rsidRPr="00FD4DDE">
        <w:rPr>
          <w:noProof/>
        </w:rPr>
        <w:drawing>
          <wp:inline distT="0" distB="0" distL="0" distR="0" wp14:anchorId="08B88BE7" wp14:editId="2ADBE347">
            <wp:extent cx="5406233" cy="978535"/>
            <wp:effectExtent l="0" t="0" r="4445" b="0"/>
            <wp:docPr id="1370243386" name="Picture 1" descr="A yellow and black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descr="A yellow and black data&#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78535"/>
                    </a:xfrm>
                    <a:prstGeom prst="rect">
                      <a:avLst/>
                    </a:prstGeom>
                    <a:noFill/>
                    <a:ln>
                      <a:noFill/>
                    </a:ln>
                  </pic:spPr>
                </pic:pic>
              </a:graphicData>
            </a:graphic>
          </wp:inline>
        </w:drawing>
      </w:r>
    </w:p>
    <w:p w14:paraId="0D328F4E" w14:textId="1AF5351C" w:rsidR="00712A43" w:rsidRDefault="00712A43" w:rsidP="00712A43">
      <w:pPr>
        <w:pStyle w:val="Caption"/>
        <w:keepNext/>
        <w:jc w:val="center"/>
      </w:pPr>
      <w:r>
        <w:t xml:space="preserve">Table </w:t>
      </w:r>
      <w:r w:rsidR="00973390">
        <w:fldChar w:fldCharType="begin"/>
      </w:r>
      <w:r w:rsidR="00973390">
        <w:instrText xml:space="preserve"> SEQ Table \* ARABIC </w:instrText>
      </w:r>
      <w:r w:rsidR="00973390">
        <w:fldChar w:fldCharType="separate"/>
      </w:r>
      <w:r>
        <w:rPr>
          <w:noProof/>
        </w:rPr>
        <w:t>10</w:t>
      </w:r>
      <w:r w:rsidR="00973390">
        <w:rPr>
          <w:noProof/>
        </w:rPr>
        <w:fldChar w:fldCharType="end"/>
      </w:r>
      <w:r>
        <w:t>- Initial results v's Test results</w:t>
      </w:r>
    </w:p>
    <w:p w14:paraId="74246B4D" w14:textId="395673C4" w:rsidR="00E535D4" w:rsidRPr="0080215D" w:rsidRDefault="003112BD" w:rsidP="00611432">
      <w:pPr>
        <w:pStyle w:val="ListParagraph"/>
        <w:ind w:left="360"/>
        <w:jc w:val="both"/>
        <w:rPr>
          <w:rFonts w:asciiTheme="minorHAnsi" w:hAnsiTheme="minorHAnsi" w:cstheme="minorHAnsi"/>
        </w:rPr>
      </w:pPr>
      <w:r w:rsidRPr="0080215D">
        <w:rPr>
          <w:rFonts w:asciiTheme="minorHAnsi" w:hAnsiTheme="minorHAnsi" w:cstheme="minorHAnsi"/>
        </w:rPr>
        <w:t xml:space="preserve">As can be seen, the output of </w:t>
      </w:r>
      <w:r w:rsidR="00391177" w:rsidRPr="0080215D">
        <w:rPr>
          <w:rFonts w:asciiTheme="minorHAnsi" w:hAnsiTheme="minorHAnsi" w:cstheme="minorHAnsi"/>
        </w:rPr>
        <w:t xml:space="preserve">studied_credits </w:t>
      </w:r>
      <w:r w:rsidR="0061117C" w:rsidRPr="0080215D">
        <w:rPr>
          <w:rFonts w:asciiTheme="minorHAnsi" w:hAnsiTheme="minorHAnsi" w:cstheme="minorHAnsi"/>
        </w:rPr>
        <w:t>are</w:t>
      </w:r>
      <w:r w:rsidR="00391177" w:rsidRPr="0080215D">
        <w:rPr>
          <w:rFonts w:asciiTheme="minorHAnsi" w:hAnsiTheme="minorHAnsi" w:cstheme="minorHAnsi"/>
        </w:rPr>
        <w:t xml:space="preserve"> again consistently the same in </w:t>
      </w:r>
      <w:r w:rsidR="0015434E">
        <w:rPr>
          <w:rFonts w:asciiTheme="minorHAnsi" w:hAnsiTheme="minorHAnsi" w:cstheme="minorHAnsi"/>
        </w:rPr>
        <w:t>r</w:t>
      </w:r>
      <w:r w:rsidR="00E535D4" w:rsidRPr="0080215D">
        <w:rPr>
          <w:rFonts w:asciiTheme="minorHAnsi" w:hAnsiTheme="minorHAnsi" w:cstheme="minorHAnsi"/>
        </w:rPr>
        <w:t>esults</w:t>
      </w:r>
      <w:r w:rsidR="0015434E">
        <w:rPr>
          <w:rFonts w:asciiTheme="minorHAnsi" w:hAnsiTheme="minorHAnsi" w:cstheme="minorHAnsi"/>
        </w:rPr>
        <w:t xml:space="preserve"> for a</w:t>
      </w:r>
      <w:r w:rsidR="00E535D4" w:rsidRPr="0080215D">
        <w:rPr>
          <w:rFonts w:asciiTheme="minorHAnsi" w:hAnsiTheme="minorHAnsi" w:cstheme="minorHAnsi"/>
        </w:rPr>
        <w:t>lgorithm</w:t>
      </w:r>
      <w:r w:rsidR="000071EB">
        <w:rPr>
          <w:rFonts w:asciiTheme="minorHAnsi" w:hAnsiTheme="minorHAnsi" w:cstheme="minorHAnsi"/>
        </w:rPr>
        <w:t>s</w:t>
      </w:r>
      <w:r w:rsidR="00E535D4" w:rsidRPr="0080215D">
        <w:rPr>
          <w:rFonts w:asciiTheme="minorHAnsi" w:hAnsiTheme="minorHAnsi" w:cstheme="minorHAnsi"/>
        </w:rPr>
        <w:t xml:space="preserve"> 2 and 4</w:t>
      </w:r>
      <w:r w:rsidR="000071EB">
        <w:rPr>
          <w:rFonts w:asciiTheme="minorHAnsi" w:hAnsiTheme="minorHAnsi" w:cstheme="minorHAnsi"/>
        </w:rPr>
        <w:t>.  Algorithm 3 also has the same results</w:t>
      </w:r>
      <w:r w:rsidR="009F53B4">
        <w:rPr>
          <w:rFonts w:asciiTheme="minorHAnsi" w:hAnsiTheme="minorHAnsi" w:cstheme="minorHAnsi"/>
        </w:rPr>
        <w:t xml:space="preserve">.  The gender variable performs much better in the test </w:t>
      </w:r>
      <w:r w:rsidR="0097519B">
        <w:rPr>
          <w:rFonts w:asciiTheme="minorHAnsi" w:hAnsiTheme="minorHAnsi" w:cstheme="minorHAnsi"/>
        </w:rPr>
        <w:t>dataset than the initial run.  This may be down to a larger dataset being used for analysis.</w:t>
      </w:r>
      <w:r w:rsidR="00C82360">
        <w:rPr>
          <w:rFonts w:asciiTheme="minorHAnsi" w:hAnsiTheme="minorHAnsi" w:cstheme="minorHAnsi"/>
        </w:rPr>
        <w:t xml:space="preserve">  The outcomes of the results will be discussed in more detail in the following section.</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p>
    <w:p w14:paraId="65CF45D7" w14:textId="13E4818A" w:rsidR="0002047D" w:rsidRDefault="0003682B" w:rsidP="0002047D">
      <w:pPr>
        <w:ind w:left="360"/>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Chapter 5.</w:t>
      </w:r>
      <w:r w:rsidR="000E426B">
        <w:rPr>
          <w:rFonts w:asciiTheme="minorHAnsi" w:hAnsiTheme="minorHAnsi" w:cstheme="minorHAnsi"/>
        </w:rPr>
        <w:t xml:space="preserve">  </w:t>
      </w:r>
    </w:p>
    <w:p w14:paraId="1561DFBB" w14:textId="77777777" w:rsidR="00D04BB3" w:rsidRDefault="00D04BB3" w:rsidP="00472B16">
      <w:pPr>
        <w:ind w:left="360"/>
        <w:rPr>
          <w:rFonts w:asciiTheme="minorHAnsi" w:hAnsiTheme="minorHAnsi" w:cstheme="minorHAnsi"/>
        </w:rPr>
      </w:pPr>
    </w:p>
    <w:p w14:paraId="03B96D1E" w14:textId="28B82375" w:rsidR="00472B16" w:rsidRDefault="00D04BB3" w:rsidP="00611432">
      <w:pPr>
        <w:ind w:left="360"/>
        <w:jc w:val="both"/>
        <w:rPr>
          <w:rFonts w:asciiTheme="minorHAnsi" w:hAnsiTheme="minorHAnsi" w:cstheme="minorHAnsi"/>
        </w:rPr>
      </w:pPr>
      <w:r>
        <w:rPr>
          <w:rFonts w:asciiTheme="minorHAnsi" w:hAnsiTheme="minorHAnsi" w:cstheme="minorHAnsi"/>
        </w:rPr>
        <w:t>Initial thoughts v</w:t>
      </w:r>
      <w:r w:rsidR="00A845F2">
        <w:rPr>
          <w:rFonts w:asciiTheme="minorHAnsi" w:hAnsiTheme="minorHAnsi" w:cstheme="minorHAnsi"/>
        </w:rPr>
        <w:t xml:space="preserve">iewing the results of the </w:t>
      </w:r>
      <w:r>
        <w:rPr>
          <w:rFonts w:asciiTheme="minorHAnsi" w:hAnsiTheme="minorHAnsi" w:cstheme="minorHAnsi"/>
        </w:rPr>
        <w:t xml:space="preserve">overall </w:t>
      </w:r>
      <w:r w:rsidR="001A514A">
        <w:rPr>
          <w:rFonts w:asciiTheme="minorHAnsi" w:hAnsiTheme="minorHAnsi" w:cstheme="minorHAnsi"/>
        </w:rPr>
        <w:t>analysis</w:t>
      </w:r>
      <w:r w:rsidR="00D55221">
        <w:rPr>
          <w:rFonts w:asciiTheme="minorHAnsi" w:hAnsiTheme="minorHAnsi" w:cstheme="minorHAnsi"/>
        </w:rPr>
        <w:t xml:space="preserve"> in Table 10</w:t>
      </w:r>
      <w:r w:rsidR="001A514A">
        <w:rPr>
          <w:rFonts w:asciiTheme="minorHAnsi" w:hAnsiTheme="minorHAnsi" w:cstheme="minorHAnsi"/>
        </w:rPr>
        <w:t>, the</w:t>
      </w:r>
      <w:r w:rsidR="00472B16">
        <w:rPr>
          <w:rFonts w:asciiTheme="minorHAnsi" w:hAnsiTheme="minorHAnsi" w:cstheme="minorHAnsi"/>
        </w:rPr>
        <w:t xml:space="preserve"> most successful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r</w:t>
      </w:r>
      <w:r w:rsidR="00EC3441">
        <w:rPr>
          <w:rFonts w:asciiTheme="minorHAnsi" w:hAnsiTheme="minorHAnsi" w:cstheme="minorHAnsi"/>
        </w:rPr>
        <w:t>esults were not above the</w:t>
      </w:r>
      <w:r w:rsidR="005903C6">
        <w:rPr>
          <w:rFonts w:asciiTheme="minorHAnsi" w:hAnsiTheme="minorHAnsi" w:cstheme="minorHAnsi"/>
        </w:rPr>
        <w:t xml:space="preserve"> 50</w:t>
      </w:r>
      <w:r w:rsidR="000B6446">
        <w:rPr>
          <w:rFonts w:asciiTheme="minorHAnsi" w:hAnsiTheme="minorHAnsi" w:cstheme="minorHAnsi"/>
        </w:rPr>
        <w:t>%</w:t>
      </w:r>
      <w:r w:rsidR="00EC3441">
        <w:rPr>
          <w:rFonts w:asciiTheme="minorHAnsi" w:hAnsiTheme="minorHAnsi" w:cstheme="minorHAnsi"/>
        </w:rPr>
        <w:t xml:space="preserve"> accuracy level.</w:t>
      </w:r>
      <w:r>
        <w:rPr>
          <w:rFonts w:asciiTheme="minorHAnsi" w:hAnsiTheme="minorHAnsi" w:cstheme="minorHAnsi"/>
        </w:rPr>
        <w:t xml:space="preserve">  However, it’s necessary to </w:t>
      </w:r>
      <w:r w:rsidR="00EA6424">
        <w:rPr>
          <w:rFonts w:asciiTheme="minorHAnsi" w:hAnsiTheme="minorHAnsi" w:cstheme="minorHAnsi"/>
        </w:rPr>
        <w:t>review</w:t>
      </w:r>
      <w:r>
        <w:rPr>
          <w:rFonts w:asciiTheme="minorHAnsi" w:hAnsiTheme="minorHAnsi" w:cstheme="minorHAnsi"/>
        </w:rPr>
        <w:t xml:space="preserve"> the analysi</w:t>
      </w:r>
      <w:r w:rsidR="00B868CD">
        <w:rPr>
          <w:rFonts w:asciiTheme="minorHAnsi" w:hAnsiTheme="minorHAnsi" w:cstheme="minorHAnsi"/>
        </w:rPr>
        <w:t xml:space="preserve">s based on the research questions </w:t>
      </w:r>
      <w:r w:rsidR="00EA6424">
        <w:rPr>
          <w:rFonts w:asciiTheme="minorHAnsi" w:hAnsiTheme="minorHAnsi" w:cstheme="minorHAnsi"/>
        </w:rPr>
        <w:t>posed in chapter 2.</w:t>
      </w:r>
    </w:p>
    <w:p w14:paraId="09591809" w14:textId="63C66B65" w:rsidR="008E6ECF" w:rsidRDefault="008E6ECF">
      <w:pPr>
        <w:rPr>
          <w:rFonts w:asciiTheme="minorHAnsi" w:hAnsiTheme="minorHAnsi" w:cstheme="minorHAnsi"/>
        </w:rPr>
      </w:pPr>
    </w:p>
    <w:p w14:paraId="50658D72" w14:textId="0EADC0BB" w:rsidR="00EA6424" w:rsidRPr="008E6ECF" w:rsidRDefault="00EA6424" w:rsidP="008E6ECF">
      <w:pPr>
        <w:pStyle w:val="Heading2"/>
        <w:numPr>
          <w:ilvl w:val="1"/>
          <w:numId w:val="35"/>
        </w:numPr>
        <w:jc w:val="both"/>
        <w:rPr>
          <w:rFonts w:asciiTheme="minorHAnsi" w:hAnsiTheme="minorHAnsi" w:cstheme="minorHAnsi"/>
          <w:color w:val="auto"/>
        </w:rPr>
      </w:pPr>
      <w:r w:rsidRPr="008E6ECF">
        <w:rPr>
          <w:rFonts w:asciiTheme="minorHAnsi" w:hAnsiTheme="minorHAnsi" w:cstheme="minorHAnsi"/>
          <w:color w:val="auto"/>
        </w:rPr>
        <w:lastRenderedPageBreak/>
        <w:t xml:space="preserve">Objective 1 </w:t>
      </w:r>
      <w:r w:rsidRPr="008E6ECF">
        <w:rPr>
          <w:rFonts w:asciiTheme="minorHAnsi" w:hAnsiTheme="minorHAnsi" w:cstheme="minorHAnsi"/>
          <w:color w:val="auto"/>
        </w:rPr>
        <w:t>- Gender Variable</w:t>
      </w:r>
    </w:p>
    <w:p w14:paraId="295509F8" w14:textId="6A5A2865" w:rsidR="008E6ECF" w:rsidRDefault="003302EA" w:rsidP="00611432">
      <w:pPr>
        <w:pStyle w:val="ListParagraph"/>
        <w:ind w:left="360"/>
        <w:jc w:val="both"/>
        <w:rPr>
          <w:rFonts w:asciiTheme="minorHAnsi" w:hAnsiTheme="minorHAnsi" w:cstheme="minorHAnsi"/>
        </w:rPr>
      </w:pPr>
      <w:r>
        <w:rPr>
          <w:rFonts w:asciiTheme="minorHAnsi" w:hAnsiTheme="minorHAnsi" w:cstheme="minorHAnsi"/>
        </w:rPr>
        <w:t xml:space="preserve">As a brief refresh, this objective </w:t>
      </w:r>
      <w:r w:rsidR="009F4856">
        <w:rPr>
          <w:rFonts w:asciiTheme="minorHAnsi" w:hAnsiTheme="minorHAnsi" w:cstheme="minorHAnsi"/>
        </w:rPr>
        <w:t xml:space="preserve">asked if an </w:t>
      </w:r>
      <w:r w:rsidR="00AD469A">
        <w:rPr>
          <w:rFonts w:asciiTheme="minorHAnsi" w:hAnsiTheme="minorHAnsi" w:cstheme="minorHAnsi"/>
        </w:rPr>
        <w:t>employee’s</w:t>
      </w:r>
      <w:r w:rsidR="009F4856">
        <w:rPr>
          <w:rFonts w:asciiTheme="minorHAnsi" w:hAnsiTheme="minorHAnsi" w:cstheme="minorHAnsi"/>
        </w:rPr>
        <w:t xml:space="preserve"> gender would provide a</w:t>
      </w:r>
      <w:r w:rsidR="009F4856">
        <w:rPr>
          <w:rFonts w:asciiTheme="minorHAnsi" w:hAnsiTheme="minorHAnsi" w:cstheme="minorHAnsi"/>
        </w:rPr>
        <w:t xml:space="preserve"> reference point for</w:t>
      </w:r>
      <w:r w:rsidR="00CB0B14">
        <w:rPr>
          <w:rFonts w:asciiTheme="minorHAnsi" w:hAnsiTheme="minorHAnsi" w:cstheme="minorHAnsi"/>
        </w:rPr>
        <w:t xml:space="preserve"> data analysis carried out as part of the </w:t>
      </w:r>
      <w:r w:rsidR="009F4856">
        <w:rPr>
          <w:rFonts w:asciiTheme="minorHAnsi" w:hAnsiTheme="minorHAnsi" w:cstheme="minorHAnsi"/>
        </w:rPr>
        <w:t>succession planning</w:t>
      </w:r>
      <w:r w:rsidR="009F4856">
        <w:rPr>
          <w:rFonts w:asciiTheme="minorHAnsi" w:hAnsiTheme="minorHAnsi" w:cstheme="minorHAnsi"/>
        </w:rPr>
        <w:t xml:space="preserve"> </w:t>
      </w:r>
      <w:r w:rsidR="00CB0B14">
        <w:rPr>
          <w:rFonts w:asciiTheme="minorHAnsi" w:hAnsiTheme="minorHAnsi" w:cstheme="minorHAnsi"/>
        </w:rPr>
        <w:t>process.</w:t>
      </w:r>
    </w:p>
    <w:p w14:paraId="588209AA" w14:textId="77777777" w:rsidR="008E6ECF" w:rsidRDefault="008E6ECF" w:rsidP="00611432">
      <w:pPr>
        <w:pStyle w:val="ListParagraph"/>
        <w:ind w:left="360"/>
        <w:jc w:val="both"/>
        <w:rPr>
          <w:rFonts w:asciiTheme="minorHAnsi" w:hAnsiTheme="minorHAnsi" w:cstheme="minorHAnsi"/>
        </w:rPr>
      </w:pPr>
    </w:p>
    <w:p w14:paraId="769869FC" w14:textId="3627569F" w:rsidR="00346338" w:rsidRDefault="000C472E" w:rsidP="00611432">
      <w:pPr>
        <w:pStyle w:val="ListParagraph"/>
        <w:ind w:left="360"/>
        <w:jc w:val="both"/>
        <w:rPr>
          <w:rFonts w:asciiTheme="minorHAnsi" w:hAnsiTheme="minorHAnsi" w:cstheme="minorHAnsi"/>
        </w:rPr>
      </w:pPr>
      <w:r>
        <w:rPr>
          <w:rFonts w:asciiTheme="minorHAnsi" w:hAnsiTheme="minorHAnsi" w:cstheme="minorHAnsi"/>
        </w:rPr>
        <w:t>Using</w:t>
      </w:r>
      <w:r w:rsidR="00BD6405">
        <w:rPr>
          <w:rFonts w:asciiTheme="minorHAnsi" w:hAnsiTheme="minorHAnsi" w:cstheme="minorHAnsi"/>
        </w:rPr>
        <w:t xml:space="preserve"> the initial dataset, and then the test dataset, Random Forest proved to be the </w:t>
      </w:r>
      <w:r w:rsidR="001D2B56">
        <w:rPr>
          <w:rFonts w:asciiTheme="minorHAnsi" w:hAnsiTheme="minorHAnsi" w:cstheme="minorHAnsi"/>
        </w:rPr>
        <w:t>most accurate predictor of success using gender, with a 63.64% result in the initial test, and 79.33 % when the test data was applied.</w:t>
      </w:r>
      <w:r w:rsidR="00F65858">
        <w:rPr>
          <w:rFonts w:asciiTheme="minorHAnsi" w:hAnsiTheme="minorHAnsi" w:cstheme="minorHAnsi"/>
        </w:rPr>
        <w:t xml:space="preserve"> </w:t>
      </w:r>
      <w:r w:rsidR="0061117C">
        <w:rPr>
          <w:rFonts w:asciiTheme="minorHAnsi" w:hAnsiTheme="minorHAnsi" w:cstheme="minorHAnsi"/>
        </w:rPr>
        <w:t xml:space="preserve"> What is interesting about these results is that Algorithms 4 </w:t>
      </w:r>
      <w:r w:rsidR="00574FA3">
        <w:rPr>
          <w:rFonts w:asciiTheme="minorHAnsi" w:hAnsiTheme="minorHAnsi" w:cstheme="minorHAnsi"/>
        </w:rPr>
        <w:t>and 5</w:t>
      </w:r>
      <w:r w:rsidR="0061117C">
        <w:rPr>
          <w:rFonts w:asciiTheme="minorHAnsi" w:hAnsiTheme="minorHAnsi" w:cstheme="minorHAnsi"/>
        </w:rPr>
        <w:t xml:space="preserve"> gave the same percentage accuracy during initial analysis.</w:t>
      </w:r>
      <w:r w:rsidR="003001C3">
        <w:rPr>
          <w:rFonts w:asciiTheme="minorHAnsi" w:hAnsiTheme="minorHAnsi" w:cstheme="minorHAnsi"/>
        </w:rPr>
        <w:t xml:space="preserve">  The difference in results between the initial data and the test data could be </w:t>
      </w:r>
      <w:r w:rsidR="00D4158E">
        <w:rPr>
          <w:rFonts w:asciiTheme="minorHAnsi" w:hAnsiTheme="minorHAnsi" w:cstheme="minorHAnsi"/>
        </w:rPr>
        <w:t>because of</w:t>
      </w:r>
      <w:r w:rsidR="003001C3">
        <w:rPr>
          <w:rFonts w:asciiTheme="minorHAnsi" w:hAnsiTheme="minorHAnsi" w:cstheme="minorHAnsi"/>
        </w:rPr>
        <w:t xml:space="preserve"> scale, with the initial dataset being more realistic in style for the environment proposed for the completed model.  </w:t>
      </w:r>
      <w:r w:rsidR="007170D5">
        <w:rPr>
          <w:rFonts w:asciiTheme="minorHAnsi" w:hAnsiTheme="minorHAnsi" w:cstheme="minorHAnsi"/>
        </w:rPr>
        <w:t xml:space="preserve">As part of future work in respect of this research, the author would propose to </w:t>
      </w:r>
      <w:r w:rsidR="00933AFA">
        <w:rPr>
          <w:rFonts w:asciiTheme="minorHAnsi" w:hAnsiTheme="minorHAnsi" w:cstheme="minorHAnsi"/>
        </w:rPr>
        <w:t xml:space="preserve">confirm within the Jupyter notebook if the data is </w:t>
      </w:r>
      <w:r w:rsidR="00D4158E">
        <w:rPr>
          <w:rFonts w:asciiTheme="minorHAnsi" w:hAnsiTheme="minorHAnsi" w:cstheme="minorHAnsi"/>
        </w:rPr>
        <w:t xml:space="preserve">overfitting or </w:t>
      </w:r>
      <w:r w:rsidR="007674E9">
        <w:rPr>
          <w:rFonts w:asciiTheme="minorHAnsi" w:hAnsiTheme="minorHAnsi" w:cstheme="minorHAnsi"/>
        </w:rPr>
        <w:t>underfitting and</w:t>
      </w:r>
      <w:r w:rsidR="00346338">
        <w:rPr>
          <w:rFonts w:asciiTheme="minorHAnsi" w:hAnsiTheme="minorHAnsi" w:cstheme="minorHAnsi"/>
        </w:rPr>
        <w:t xml:space="preserve"> adjust accordingly.</w:t>
      </w:r>
      <w:r w:rsidR="00151AB5">
        <w:rPr>
          <w:rFonts w:asciiTheme="minorHAnsi" w:hAnsiTheme="minorHAnsi" w:cstheme="minorHAnsi"/>
        </w:rPr>
        <w:t xml:space="preserve">  </w:t>
      </w:r>
      <w:r w:rsidR="00346338">
        <w:rPr>
          <w:rFonts w:asciiTheme="minorHAnsi" w:hAnsiTheme="minorHAnsi" w:cstheme="minorHAnsi"/>
        </w:rPr>
        <w:t xml:space="preserve">Strangely, the SVM algorithm performed </w:t>
      </w:r>
      <w:r w:rsidR="007674E9">
        <w:rPr>
          <w:rFonts w:asciiTheme="minorHAnsi" w:hAnsiTheme="minorHAnsi" w:cstheme="minorHAnsi"/>
        </w:rPr>
        <w:t>adequately</w:t>
      </w:r>
      <w:r w:rsidR="00346338">
        <w:rPr>
          <w:rFonts w:asciiTheme="minorHAnsi" w:hAnsiTheme="minorHAnsi" w:cstheme="minorHAnsi"/>
        </w:rPr>
        <w:t xml:space="preserve"> in the smaller dataset, but</w:t>
      </w:r>
      <w:r w:rsidR="007674E9">
        <w:rPr>
          <w:rFonts w:asciiTheme="minorHAnsi" w:hAnsiTheme="minorHAnsi" w:cstheme="minorHAnsi"/>
        </w:rPr>
        <w:t xml:space="preserve"> with the least amount of accuracy with the larger test dataset</w:t>
      </w:r>
      <w:r w:rsidR="008138BB">
        <w:rPr>
          <w:rFonts w:asciiTheme="minorHAnsi" w:hAnsiTheme="minorHAnsi" w:cstheme="minorHAnsi"/>
        </w:rPr>
        <w:t>, despite using a parameter grid to identify the most appropriate variables for analys</w:t>
      </w:r>
      <w:r w:rsidR="0015441C">
        <w:rPr>
          <w:rFonts w:asciiTheme="minorHAnsi" w:hAnsiTheme="minorHAnsi" w:cstheme="minorHAnsi"/>
        </w:rPr>
        <w:t xml:space="preserve">is.  </w:t>
      </w:r>
    </w:p>
    <w:p w14:paraId="55A7A2DF" w14:textId="77777777" w:rsidR="007E5BD4" w:rsidRDefault="007E5BD4" w:rsidP="00611432">
      <w:pPr>
        <w:pStyle w:val="ListParagraph"/>
        <w:ind w:left="360"/>
        <w:jc w:val="both"/>
        <w:rPr>
          <w:rFonts w:asciiTheme="minorHAnsi" w:hAnsiTheme="minorHAnsi" w:cstheme="minorHAnsi"/>
        </w:rPr>
      </w:pPr>
    </w:p>
    <w:p w14:paraId="1C8BFA97" w14:textId="77777777" w:rsidR="00686926" w:rsidRDefault="00686926" w:rsidP="00686926">
      <w:pPr>
        <w:pStyle w:val="ListParagraph"/>
        <w:keepNext/>
        <w:ind w:left="360"/>
        <w:jc w:val="both"/>
      </w:pPr>
      <w:r>
        <w:rPr>
          <w:noProof/>
        </w:rPr>
        <w:drawing>
          <wp:inline distT="0" distB="0" distL="0" distR="0" wp14:anchorId="52D0C064" wp14:editId="5101D59C">
            <wp:extent cx="5752465" cy="2113915"/>
            <wp:effectExtent l="0" t="0" r="635" b="635"/>
            <wp:docPr id="2040855328" name="Chart 1">
              <a:extLst xmlns:a="http://schemas.openxmlformats.org/drawingml/2006/main">
                <a:ext uri="{FF2B5EF4-FFF2-40B4-BE49-F238E27FC236}">
                  <a16:creationId xmlns:a16="http://schemas.microsoft.com/office/drawing/2014/main" id="{969CAE62-5457-E72F-9CE7-4868A7CD1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7AFEF1A" w14:textId="7E0E54CA" w:rsidR="00080941" w:rsidRPr="0072311F" w:rsidRDefault="00686926" w:rsidP="00686926">
      <w:pPr>
        <w:pStyle w:val="Caption"/>
        <w:jc w:val="center"/>
        <w:rPr>
          <w:rFonts w:asciiTheme="minorHAnsi" w:hAnsiTheme="minorHAnsi" w:cstheme="minorHAnsi"/>
          <w:color w:val="auto"/>
        </w:rPr>
      </w:pPr>
      <w:r w:rsidRPr="0072311F">
        <w:rPr>
          <w:color w:val="auto"/>
        </w:rPr>
        <w:t xml:space="preserve">Figure </w:t>
      </w:r>
      <w:r w:rsidRPr="0072311F">
        <w:rPr>
          <w:color w:val="auto"/>
        </w:rPr>
        <w:fldChar w:fldCharType="begin"/>
      </w:r>
      <w:r w:rsidRPr="0072311F">
        <w:rPr>
          <w:color w:val="auto"/>
        </w:rPr>
        <w:instrText xml:space="preserve"> SEQ Figure \* ARABIC </w:instrText>
      </w:r>
      <w:r w:rsidRPr="0072311F">
        <w:rPr>
          <w:color w:val="auto"/>
        </w:rPr>
        <w:fldChar w:fldCharType="separate"/>
      </w:r>
      <w:r w:rsidR="00FE7D09">
        <w:rPr>
          <w:noProof/>
          <w:color w:val="auto"/>
        </w:rPr>
        <w:t>7</w:t>
      </w:r>
      <w:r w:rsidRPr="0072311F">
        <w:rPr>
          <w:color w:val="auto"/>
        </w:rPr>
        <w:fldChar w:fldCharType="end"/>
      </w:r>
      <w:r w:rsidRPr="0072311F">
        <w:rPr>
          <w:color w:val="auto"/>
        </w:rPr>
        <w:t xml:space="preserve"> - Graph of Results by Gender</w:t>
      </w:r>
      <w:r w:rsidR="00FE7D09">
        <w:rPr>
          <w:color w:val="auto"/>
        </w:rPr>
        <w:t>.</w:t>
      </w:r>
    </w:p>
    <w:p w14:paraId="588D3E2B" w14:textId="563E743B" w:rsidR="00080941" w:rsidRPr="00853BDA" w:rsidRDefault="00080941" w:rsidP="00611432">
      <w:pPr>
        <w:pStyle w:val="ListParagraph"/>
        <w:ind w:left="360"/>
        <w:jc w:val="both"/>
        <w:rPr>
          <w:rFonts w:asciiTheme="minorHAnsi" w:hAnsiTheme="minorHAnsi" w:cstheme="minorHAnsi"/>
        </w:rPr>
      </w:pPr>
      <w:r w:rsidRPr="00686926">
        <w:rPr>
          <w:rFonts w:asciiTheme="minorHAnsi" w:hAnsiTheme="minorHAnsi" w:cstheme="minorHAnsi"/>
          <w:b/>
          <w:bCs/>
        </w:rPr>
        <w:t>Limitations</w:t>
      </w:r>
      <w:r w:rsidR="00853BDA">
        <w:rPr>
          <w:rFonts w:asciiTheme="minorHAnsi" w:hAnsiTheme="minorHAnsi" w:cstheme="minorHAnsi"/>
          <w:b/>
          <w:bCs/>
        </w:rPr>
        <w:t xml:space="preserve"> </w:t>
      </w:r>
      <w:r w:rsidR="00853BDA" w:rsidRPr="00853BDA">
        <w:rPr>
          <w:rFonts w:asciiTheme="minorHAnsi" w:hAnsiTheme="minorHAnsi" w:cstheme="minorHAnsi"/>
        </w:rPr>
        <w:t xml:space="preserve">that were identified </w:t>
      </w:r>
      <w:r w:rsidR="00465089">
        <w:rPr>
          <w:rFonts w:asciiTheme="minorHAnsi" w:hAnsiTheme="minorHAnsi" w:cstheme="minorHAnsi"/>
        </w:rPr>
        <w:t>in respect of this va</w:t>
      </w:r>
      <w:r w:rsidR="009B710F">
        <w:rPr>
          <w:rFonts w:asciiTheme="minorHAnsi" w:hAnsiTheme="minorHAnsi" w:cstheme="minorHAnsi"/>
        </w:rPr>
        <w:t>riable are outlined below.</w:t>
      </w:r>
    </w:p>
    <w:p w14:paraId="187325BC" w14:textId="75D3B912" w:rsidR="00853BDA" w:rsidRDefault="00853BDA" w:rsidP="00853BDA">
      <w:pPr>
        <w:pStyle w:val="ListParagraph"/>
        <w:numPr>
          <w:ilvl w:val="0"/>
          <w:numId w:val="48"/>
        </w:numPr>
        <w:jc w:val="both"/>
        <w:rPr>
          <w:rFonts w:asciiTheme="minorHAnsi" w:hAnsiTheme="minorHAnsi" w:cstheme="minorHAnsi"/>
        </w:rPr>
      </w:pPr>
      <w:r>
        <w:rPr>
          <w:rFonts w:asciiTheme="minorHAnsi" w:hAnsiTheme="minorHAnsi" w:cstheme="minorHAnsi"/>
        </w:rPr>
        <w:t xml:space="preserve">It is not possible to compare results gained </w:t>
      </w:r>
      <w:r w:rsidR="00F32575">
        <w:rPr>
          <w:rFonts w:asciiTheme="minorHAnsi" w:hAnsiTheme="minorHAnsi" w:cstheme="minorHAnsi"/>
        </w:rPr>
        <w:t xml:space="preserve">with any previous work or research in this area, as the author was unable to locate </w:t>
      </w:r>
      <w:r w:rsidR="0017029D">
        <w:rPr>
          <w:rFonts w:asciiTheme="minorHAnsi" w:hAnsiTheme="minorHAnsi" w:cstheme="minorHAnsi"/>
        </w:rPr>
        <w:t>a similar study.</w:t>
      </w:r>
    </w:p>
    <w:p w14:paraId="4F90CFD3" w14:textId="77777777" w:rsidR="009412B1" w:rsidRDefault="0017029D" w:rsidP="00853BDA">
      <w:pPr>
        <w:pStyle w:val="ListParagraph"/>
        <w:numPr>
          <w:ilvl w:val="0"/>
          <w:numId w:val="48"/>
        </w:numPr>
        <w:jc w:val="both"/>
        <w:rPr>
          <w:rFonts w:asciiTheme="minorHAnsi" w:hAnsiTheme="minorHAnsi" w:cstheme="minorHAnsi"/>
        </w:rPr>
      </w:pPr>
      <w:r>
        <w:rPr>
          <w:rFonts w:asciiTheme="minorHAnsi" w:hAnsiTheme="minorHAnsi" w:cstheme="minorHAnsi"/>
        </w:rPr>
        <w:t>Using openly available data</w:t>
      </w:r>
      <w:r w:rsidR="007D474B">
        <w:rPr>
          <w:rFonts w:asciiTheme="minorHAnsi" w:hAnsiTheme="minorHAnsi" w:cstheme="minorHAnsi"/>
        </w:rPr>
        <w:t xml:space="preserve"> set - OULAD- as this is not fully reflective of the </w:t>
      </w:r>
      <w:r w:rsidR="00186FD4">
        <w:rPr>
          <w:rFonts w:asciiTheme="minorHAnsi" w:hAnsiTheme="minorHAnsi" w:cstheme="minorHAnsi"/>
        </w:rPr>
        <w:t xml:space="preserve">employee population within the work environment.  The timeframe is also not current, </w:t>
      </w:r>
      <w:r w:rsidR="005B2FC9">
        <w:rPr>
          <w:rFonts w:asciiTheme="minorHAnsi" w:hAnsiTheme="minorHAnsi" w:cstheme="minorHAnsi"/>
        </w:rPr>
        <w:t xml:space="preserve">as the contents of the dataset </w:t>
      </w:r>
      <w:r w:rsidR="00304AB8">
        <w:rPr>
          <w:rFonts w:asciiTheme="minorHAnsi" w:hAnsiTheme="minorHAnsi" w:cstheme="minorHAnsi"/>
        </w:rPr>
        <w:t xml:space="preserve">was released </w:t>
      </w:r>
      <w:r w:rsidR="004C453B">
        <w:rPr>
          <w:rFonts w:asciiTheme="minorHAnsi" w:hAnsiTheme="minorHAnsi" w:cstheme="minorHAnsi"/>
        </w:rPr>
        <w:t xml:space="preserve">in </w:t>
      </w:r>
      <w:r w:rsidR="00267FC1">
        <w:rPr>
          <w:rFonts w:asciiTheme="minorHAnsi" w:hAnsiTheme="minorHAnsi" w:cstheme="minorHAnsi"/>
        </w:rPr>
        <w:t>2017 but</w:t>
      </w:r>
      <w:r w:rsidR="004C453B">
        <w:rPr>
          <w:rFonts w:asciiTheme="minorHAnsi" w:hAnsiTheme="minorHAnsi" w:cstheme="minorHAnsi"/>
        </w:rPr>
        <w:t xml:space="preserve"> relate to the </w:t>
      </w:r>
      <w:r w:rsidR="00267FC1">
        <w:rPr>
          <w:rFonts w:asciiTheme="minorHAnsi" w:hAnsiTheme="minorHAnsi" w:cstheme="minorHAnsi"/>
        </w:rPr>
        <w:t>time</w:t>
      </w:r>
      <w:r w:rsidR="004C453B">
        <w:rPr>
          <w:rFonts w:asciiTheme="minorHAnsi" w:hAnsiTheme="minorHAnsi" w:cstheme="minorHAnsi"/>
        </w:rPr>
        <w:t xml:space="preserve"> </w:t>
      </w:r>
      <w:r w:rsidR="00267FC1">
        <w:rPr>
          <w:rFonts w:asciiTheme="minorHAnsi" w:hAnsiTheme="minorHAnsi" w:cstheme="minorHAnsi"/>
        </w:rPr>
        <w:t xml:space="preserve">frame </w:t>
      </w:r>
      <w:r w:rsidR="004C453B">
        <w:rPr>
          <w:rFonts w:asciiTheme="minorHAnsi" w:hAnsiTheme="minorHAnsi" w:cstheme="minorHAnsi"/>
        </w:rPr>
        <w:t>2013 to 2014.</w:t>
      </w:r>
      <w:r w:rsidR="001A05AC">
        <w:rPr>
          <w:rFonts w:asciiTheme="minorHAnsi" w:hAnsiTheme="minorHAnsi" w:cstheme="minorHAnsi"/>
        </w:rPr>
        <w:t xml:space="preserve">  </w:t>
      </w:r>
    </w:p>
    <w:p w14:paraId="1B9EF26E" w14:textId="69EFAC2A" w:rsidR="0017029D" w:rsidRDefault="00267FC1" w:rsidP="00853BDA">
      <w:pPr>
        <w:pStyle w:val="ListParagraph"/>
        <w:numPr>
          <w:ilvl w:val="0"/>
          <w:numId w:val="48"/>
        </w:numPr>
        <w:jc w:val="both"/>
        <w:rPr>
          <w:rFonts w:asciiTheme="minorHAnsi" w:hAnsiTheme="minorHAnsi" w:cstheme="minorHAnsi"/>
        </w:rPr>
      </w:pPr>
      <w:r>
        <w:rPr>
          <w:rFonts w:asciiTheme="minorHAnsi" w:hAnsiTheme="minorHAnsi" w:cstheme="minorHAnsi"/>
        </w:rPr>
        <w:t>Focusing</w:t>
      </w:r>
      <w:r w:rsidR="001A05AC">
        <w:rPr>
          <w:rFonts w:asciiTheme="minorHAnsi" w:hAnsiTheme="minorHAnsi" w:cstheme="minorHAnsi"/>
        </w:rPr>
        <w:t xml:space="preserve"> on demographic data such as gender / studied_credits / tenure could unnecessarily import a bias into </w:t>
      </w:r>
      <w:r>
        <w:rPr>
          <w:rFonts w:asciiTheme="minorHAnsi" w:hAnsiTheme="minorHAnsi" w:cstheme="minorHAnsi"/>
        </w:rPr>
        <w:t>interpretation of results with, in this instance, a larger number of males being present over females.</w:t>
      </w:r>
      <w:r w:rsidR="00BC78BC">
        <w:rPr>
          <w:rFonts w:asciiTheme="minorHAnsi" w:hAnsiTheme="minorHAnsi" w:cstheme="minorHAnsi"/>
        </w:rPr>
        <w:t xml:space="preserve">  The dataset also does not </w:t>
      </w:r>
      <w:r w:rsidR="009412B1">
        <w:rPr>
          <w:rFonts w:asciiTheme="minorHAnsi" w:hAnsiTheme="minorHAnsi" w:cstheme="minorHAnsi"/>
        </w:rPr>
        <w:t>consider</w:t>
      </w:r>
      <w:r w:rsidR="00BC78BC">
        <w:rPr>
          <w:rFonts w:asciiTheme="minorHAnsi" w:hAnsiTheme="minorHAnsi" w:cstheme="minorHAnsi"/>
        </w:rPr>
        <w:t xml:space="preserve"> the wider definition of gender that is accepted with HR circles </w:t>
      </w:r>
      <w:r w:rsidR="009412B1">
        <w:rPr>
          <w:rFonts w:asciiTheme="minorHAnsi" w:hAnsiTheme="minorHAnsi" w:cstheme="minorHAnsi"/>
        </w:rPr>
        <w:t>in 2023.</w:t>
      </w:r>
    </w:p>
    <w:p w14:paraId="6875DC93" w14:textId="04098AC3" w:rsidR="001A05AC" w:rsidRDefault="009412B1" w:rsidP="00853BDA">
      <w:pPr>
        <w:pStyle w:val="ListParagraph"/>
        <w:numPr>
          <w:ilvl w:val="0"/>
          <w:numId w:val="48"/>
        </w:numPr>
        <w:jc w:val="both"/>
        <w:rPr>
          <w:rFonts w:asciiTheme="minorHAnsi" w:hAnsiTheme="minorHAnsi" w:cstheme="minorHAnsi"/>
        </w:rPr>
      </w:pPr>
      <w:r>
        <w:rPr>
          <w:rFonts w:asciiTheme="minorHAnsi" w:hAnsiTheme="minorHAnsi" w:cstheme="minorHAnsi"/>
        </w:rPr>
        <w:t xml:space="preserve">Limitations within the </w:t>
      </w:r>
      <w:r w:rsidR="00D04F3E">
        <w:rPr>
          <w:rFonts w:asciiTheme="minorHAnsi" w:hAnsiTheme="minorHAnsi" w:cstheme="minorHAnsi"/>
        </w:rPr>
        <w:t xml:space="preserve">algorithms selected for analysis, </w:t>
      </w:r>
      <w:r w:rsidR="009B710F">
        <w:rPr>
          <w:rFonts w:asciiTheme="minorHAnsi" w:hAnsiTheme="minorHAnsi" w:cstheme="minorHAnsi"/>
        </w:rPr>
        <w:t>namely.</w:t>
      </w:r>
    </w:p>
    <w:p w14:paraId="0FEE20A6" w14:textId="0EA3351F" w:rsidR="00D04F3E" w:rsidRDefault="00DE386E" w:rsidP="00D04F3E">
      <w:pPr>
        <w:pStyle w:val="ListParagraph"/>
        <w:numPr>
          <w:ilvl w:val="1"/>
          <w:numId w:val="48"/>
        </w:numPr>
        <w:jc w:val="both"/>
        <w:rPr>
          <w:rFonts w:asciiTheme="minorHAnsi" w:hAnsiTheme="minorHAnsi" w:cstheme="minorHAnsi"/>
        </w:rPr>
      </w:pPr>
      <w:r>
        <w:rPr>
          <w:rFonts w:asciiTheme="minorHAnsi" w:hAnsiTheme="minorHAnsi" w:cstheme="minorHAnsi"/>
        </w:rPr>
        <w:t>Algorithm</w:t>
      </w:r>
      <w:r w:rsidR="00D04F3E">
        <w:rPr>
          <w:rFonts w:asciiTheme="minorHAnsi" w:hAnsiTheme="minorHAnsi" w:cstheme="minorHAnsi"/>
        </w:rPr>
        <w:t xml:space="preserve"> 1 - Linear Regression -</w:t>
      </w:r>
      <w:r>
        <w:rPr>
          <w:rFonts w:asciiTheme="minorHAnsi" w:hAnsiTheme="minorHAnsi" w:cstheme="minorHAnsi"/>
        </w:rPr>
        <w:t>the inclusion of too many features may affect the outcome of the model.</w:t>
      </w:r>
    </w:p>
    <w:p w14:paraId="64085B2C" w14:textId="2CD5DD30" w:rsidR="00DE386E" w:rsidRPr="00DE386E" w:rsidRDefault="00DE386E" w:rsidP="00DE386E">
      <w:pPr>
        <w:pStyle w:val="ListParagraph"/>
        <w:numPr>
          <w:ilvl w:val="1"/>
          <w:numId w:val="48"/>
        </w:numPr>
        <w:jc w:val="both"/>
        <w:rPr>
          <w:rFonts w:asciiTheme="minorHAnsi" w:hAnsiTheme="minorHAnsi" w:cstheme="minorHAnsi"/>
        </w:rPr>
      </w:pPr>
      <w:r w:rsidRPr="00DE386E">
        <w:rPr>
          <w:rFonts w:asciiTheme="minorHAnsi" w:hAnsiTheme="minorHAnsi" w:cstheme="minorHAnsi"/>
        </w:rPr>
        <w:t>Algorithm 2 - Decision Tree</w:t>
      </w:r>
      <w:r>
        <w:rPr>
          <w:rFonts w:asciiTheme="minorHAnsi" w:hAnsiTheme="minorHAnsi" w:cstheme="minorHAnsi"/>
        </w:rPr>
        <w:t xml:space="preserve"> - </w:t>
      </w:r>
      <w:r w:rsidR="00957070">
        <w:rPr>
          <w:rFonts w:asciiTheme="minorHAnsi" w:hAnsiTheme="minorHAnsi" w:cstheme="minorHAnsi"/>
        </w:rPr>
        <w:t>does not work well with outliers</w:t>
      </w:r>
      <w:r w:rsidR="00F8209C">
        <w:rPr>
          <w:rFonts w:asciiTheme="minorHAnsi" w:hAnsiTheme="minorHAnsi" w:cstheme="minorHAnsi"/>
        </w:rPr>
        <w:t>, which are key to the analysis of this dataset.</w:t>
      </w:r>
    </w:p>
    <w:p w14:paraId="73BA5708" w14:textId="7CE7AC34" w:rsidR="00DE386E" w:rsidRPr="00DE386E" w:rsidRDefault="00DE386E" w:rsidP="00DE386E">
      <w:pPr>
        <w:pStyle w:val="ListParagraph"/>
        <w:numPr>
          <w:ilvl w:val="1"/>
          <w:numId w:val="48"/>
        </w:numPr>
        <w:jc w:val="both"/>
        <w:rPr>
          <w:rFonts w:asciiTheme="minorHAnsi" w:hAnsiTheme="minorHAnsi" w:cstheme="minorHAnsi"/>
        </w:rPr>
      </w:pPr>
      <w:r w:rsidRPr="00DE386E">
        <w:rPr>
          <w:rFonts w:asciiTheme="minorHAnsi" w:hAnsiTheme="minorHAnsi" w:cstheme="minorHAnsi"/>
        </w:rPr>
        <w:t>Algorithm 3 - Support Vector Machines (SVM)</w:t>
      </w:r>
      <w:r w:rsidR="00F8209C">
        <w:rPr>
          <w:rFonts w:asciiTheme="minorHAnsi" w:hAnsiTheme="minorHAnsi" w:cstheme="minorHAnsi"/>
        </w:rPr>
        <w:t xml:space="preserve"> </w:t>
      </w:r>
      <w:r w:rsidR="00B14867">
        <w:rPr>
          <w:rFonts w:asciiTheme="minorHAnsi" w:hAnsiTheme="minorHAnsi" w:cstheme="minorHAnsi"/>
        </w:rPr>
        <w:t xml:space="preserve">- works best for binary classification, so it may struggle with </w:t>
      </w:r>
      <w:r w:rsidR="00E11609">
        <w:rPr>
          <w:rFonts w:asciiTheme="minorHAnsi" w:hAnsiTheme="minorHAnsi" w:cstheme="minorHAnsi"/>
        </w:rPr>
        <w:t xml:space="preserve">non-binary classification </w:t>
      </w:r>
      <w:r w:rsidR="00EF2B05">
        <w:rPr>
          <w:rFonts w:asciiTheme="minorHAnsi" w:hAnsiTheme="minorHAnsi" w:cstheme="minorHAnsi"/>
        </w:rPr>
        <w:t>models.</w:t>
      </w:r>
    </w:p>
    <w:p w14:paraId="5FE2618C" w14:textId="19EDC25B" w:rsidR="00DE386E" w:rsidRPr="00DE386E" w:rsidRDefault="00DE386E" w:rsidP="00DE386E">
      <w:pPr>
        <w:pStyle w:val="ListParagraph"/>
        <w:numPr>
          <w:ilvl w:val="1"/>
          <w:numId w:val="48"/>
        </w:numPr>
        <w:jc w:val="both"/>
        <w:rPr>
          <w:rFonts w:asciiTheme="minorHAnsi" w:hAnsiTheme="minorHAnsi" w:cstheme="minorHAnsi"/>
        </w:rPr>
      </w:pPr>
      <w:r w:rsidRPr="00DE386E">
        <w:rPr>
          <w:rFonts w:asciiTheme="minorHAnsi" w:hAnsiTheme="minorHAnsi" w:cstheme="minorHAnsi"/>
        </w:rPr>
        <w:lastRenderedPageBreak/>
        <w:t xml:space="preserve">Algorithm 4 - Random Forest </w:t>
      </w:r>
      <w:r w:rsidR="00E11609">
        <w:rPr>
          <w:rFonts w:asciiTheme="minorHAnsi" w:hAnsiTheme="minorHAnsi" w:cstheme="minorHAnsi"/>
        </w:rPr>
        <w:t xml:space="preserve">- this model was slow to run, </w:t>
      </w:r>
      <w:r w:rsidR="00EF2B05">
        <w:rPr>
          <w:rFonts w:asciiTheme="minorHAnsi" w:hAnsiTheme="minorHAnsi" w:cstheme="minorHAnsi"/>
        </w:rPr>
        <w:t>due to the size of the dataset.  Once the Test dataset was applied, it took a noticeably longer time for the results to be displayed.</w:t>
      </w:r>
    </w:p>
    <w:p w14:paraId="4513F3E6" w14:textId="77777777" w:rsidR="00DE386E" w:rsidRPr="00DE386E" w:rsidRDefault="00DE386E" w:rsidP="00DE386E">
      <w:pPr>
        <w:pStyle w:val="ListParagraph"/>
        <w:numPr>
          <w:ilvl w:val="1"/>
          <w:numId w:val="48"/>
        </w:numPr>
        <w:jc w:val="both"/>
        <w:rPr>
          <w:rFonts w:asciiTheme="minorHAnsi" w:hAnsiTheme="minorHAnsi" w:cstheme="minorHAnsi"/>
        </w:rPr>
      </w:pPr>
      <w:r w:rsidRPr="00DE386E">
        <w:rPr>
          <w:rFonts w:asciiTheme="minorHAnsi" w:hAnsiTheme="minorHAnsi" w:cstheme="minorHAnsi"/>
        </w:rPr>
        <w:t>Algorithm5 - Multi-Layer Perceptron (MLP)</w:t>
      </w:r>
    </w:p>
    <w:p w14:paraId="5ED8D651" w14:textId="77777777" w:rsidR="00080941" w:rsidRDefault="00080941" w:rsidP="00611432">
      <w:pPr>
        <w:pStyle w:val="ListParagraph"/>
        <w:ind w:left="360"/>
        <w:jc w:val="both"/>
        <w:rPr>
          <w:rFonts w:asciiTheme="minorHAnsi" w:hAnsiTheme="minorHAnsi" w:cstheme="minorHAnsi"/>
        </w:rPr>
      </w:pPr>
    </w:p>
    <w:p w14:paraId="606737D7" w14:textId="70F190D5" w:rsidR="00080941" w:rsidRDefault="00080941" w:rsidP="00611432">
      <w:pPr>
        <w:pStyle w:val="ListParagraph"/>
        <w:ind w:left="360"/>
        <w:jc w:val="both"/>
        <w:rPr>
          <w:rFonts w:asciiTheme="minorHAnsi" w:hAnsiTheme="minorHAnsi" w:cstheme="minorHAnsi"/>
        </w:rPr>
      </w:pPr>
      <w:r w:rsidRPr="00686926">
        <w:rPr>
          <w:rFonts w:asciiTheme="minorHAnsi" w:hAnsiTheme="minorHAnsi" w:cstheme="minorHAnsi"/>
          <w:b/>
          <w:bCs/>
        </w:rPr>
        <w:t>Future work</w:t>
      </w:r>
      <w:r w:rsidR="005D51D7">
        <w:rPr>
          <w:rFonts w:asciiTheme="minorHAnsi" w:hAnsiTheme="minorHAnsi" w:cstheme="minorHAnsi"/>
        </w:rPr>
        <w:t xml:space="preserve"> </w:t>
      </w:r>
      <w:r w:rsidR="00686926">
        <w:rPr>
          <w:rFonts w:asciiTheme="minorHAnsi" w:hAnsiTheme="minorHAnsi" w:cstheme="minorHAnsi"/>
        </w:rPr>
        <w:t xml:space="preserve">identified </w:t>
      </w:r>
      <w:r w:rsidR="005D51D7">
        <w:rPr>
          <w:rFonts w:asciiTheme="minorHAnsi" w:hAnsiTheme="minorHAnsi" w:cstheme="minorHAnsi"/>
        </w:rPr>
        <w:t xml:space="preserve">within this </w:t>
      </w:r>
      <w:r w:rsidR="00887143">
        <w:rPr>
          <w:rFonts w:asciiTheme="minorHAnsi" w:hAnsiTheme="minorHAnsi" w:cstheme="minorHAnsi"/>
        </w:rPr>
        <w:t xml:space="preserve">research </w:t>
      </w:r>
      <w:r w:rsidR="005D51D7">
        <w:rPr>
          <w:rFonts w:asciiTheme="minorHAnsi" w:hAnsiTheme="minorHAnsi" w:cstheme="minorHAnsi"/>
        </w:rPr>
        <w:t>objective include:</w:t>
      </w:r>
    </w:p>
    <w:p w14:paraId="1AA80C69" w14:textId="73B0E94A" w:rsidR="005D51D7" w:rsidRPr="005D51D7" w:rsidRDefault="00080941" w:rsidP="005D51D7">
      <w:pPr>
        <w:pStyle w:val="ListParagraph"/>
        <w:numPr>
          <w:ilvl w:val="0"/>
          <w:numId w:val="47"/>
        </w:numPr>
        <w:jc w:val="both"/>
      </w:pPr>
      <w:r>
        <w:rPr>
          <w:rFonts w:asciiTheme="minorHAnsi" w:hAnsiTheme="minorHAnsi" w:cstheme="minorHAnsi"/>
        </w:rPr>
        <w:t xml:space="preserve">As outlined previously, </w:t>
      </w:r>
      <w:r w:rsidR="00E020CA">
        <w:rPr>
          <w:rFonts w:asciiTheme="minorHAnsi" w:hAnsiTheme="minorHAnsi" w:cstheme="minorHAnsi"/>
        </w:rPr>
        <w:t xml:space="preserve">opportunities exist to </w:t>
      </w:r>
      <w:r w:rsidR="00EF2B05">
        <w:rPr>
          <w:rFonts w:asciiTheme="minorHAnsi" w:hAnsiTheme="minorHAnsi" w:cstheme="minorHAnsi"/>
        </w:rPr>
        <w:t xml:space="preserve">repeat the analysis taking into </w:t>
      </w:r>
      <w:r w:rsidR="00E020CA">
        <w:rPr>
          <w:rFonts w:asciiTheme="minorHAnsi" w:hAnsiTheme="minorHAnsi" w:cstheme="minorHAnsi"/>
        </w:rPr>
        <w:t>over</w:t>
      </w:r>
      <w:r w:rsidR="00291B79">
        <w:rPr>
          <w:rFonts w:asciiTheme="minorHAnsi" w:hAnsiTheme="minorHAnsi" w:cstheme="minorHAnsi"/>
        </w:rPr>
        <w:t>fitting or underfitting</w:t>
      </w:r>
      <w:r w:rsidR="00EF2B05">
        <w:rPr>
          <w:rFonts w:asciiTheme="minorHAnsi" w:hAnsiTheme="minorHAnsi" w:cstheme="minorHAnsi"/>
        </w:rPr>
        <w:t xml:space="preserve"> of the data.</w:t>
      </w:r>
    </w:p>
    <w:p w14:paraId="4EC3FED2" w14:textId="1833EA16" w:rsidR="00E020CA" w:rsidRDefault="00291B79" w:rsidP="005D51D7">
      <w:pPr>
        <w:pStyle w:val="ListParagraph"/>
        <w:numPr>
          <w:ilvl w:val="0"/>
          <w:numId w:val="47"/>
        </w:numPr>
        <w:jc w:val="both"/>
      </w:pPr>
      <w:r>
        <w:rPr>
          <w:rFonts w:asciiTheme="minorHAnsi" w:hAnsiTheme="minorHAnsi" w:cstheme="minorHAnsi"/>
        </w:rPr>
        <w:t xml:space="preserve">The findings will also need </w:t>
      </w:r>
      <w:r w:rsidR="00E020CA">
        <w:t>to validate the finding</w:t>
      </w:r>
      <w:r w:rsidR="00866E17">
        <w:t>s</w:t>
      </w:r>
      <w:r w:rsidR="00E020CA">
        <w:t xml:space="preserve"> against real data from the company</w:t>
      </w:r>
      <w:r w:rsidR="00866E17">
        <w:t xml:space="preserve"> as </w:t>
      </w:r>
      <w:r w:rsidR="005D51D7">
        <w:t xml:space="preserve">opposed to a freely available open dataset.  </w:t>
      </w:r>
    </w:p>
    <w:p w14:paraId="501397C1" w14:textId="2B81070D" w:rsidR="00E020CA" w:rsidRDefault="00EF2B05" w:rsidP="00E020CA">
      <w:pPr>
        <w:pStyle w:val="ListParagraph"/>
        <w:numPr>
          <w:ilvl w:val="0"/>
          <w:numId w:val="44"/>
        </w:numPr>
      </w:pPr>
      <w:r>
        <w:t xml:space="preserve">Using Causal Discovery to </w:t>
      </w:r>
      <w:r w:rsidR="00E020CA">
        <w:t>investigate</w:t>
      </w:r>
      <w:r>
        <w:t xml:space="preserve"> if</w:t>
      </w:r>
      <w:r w:rsidR="005D51D7">
        <w:t xml:space="preserve"> causal algorithms</w:t>
      </w:r>
      <w:r>
        <w:t xml:space="preserve">, </w:t>
      </w:r>
      <w:r w:rsidR="00686926">
        <w:t>identified</w:t>
      </w:r>
      <w:r w:rsidR="005D51D7">
        <w:t xml:space="preserve"> as</w:t>
      </w:r>
      <w:r>
        <w:t xml:space="preserve"> part of this research paper will be a </w:t>
      </w:r>
      <w:r w:rsidR="005D51D7">
        <w:t xml:space="preserve">potential method of analysis for HR data as it </w:t>
      </w:r>
      <w:r w:rsidR="00686926">
        <w:t>apt in analysis of small dataset</w:t>
      </w:r>
      <w:r>
        <w:t>s where expert knowledge is important in terms of interpretation.</w:t>
      </w:r>
    </w:p>
    <w:p w14:paraId="421C4553" w14:textId="77777777" w:rsidR="00EF2B05" w:rsidRDefault="00EF2B05" w:rsidP="00E020CA">
      <w:pPr>
        <w:pStyle w:val="ListParagraph"/>
        <w:numPr>
          <w:ilvl w:val="0"/>
          <w:numId w:val="44"/>
        </w:numPr>
      </w:pPr>
    </w:p>
    <w:p w14:paraId="55F9DEF1" w14:textId="77777777" w:rsidR="00853AEE" w:rsidRDefault="00853AEE" w:rsidP="00611432">
      <w:pPr>
        <w:pStyle w:val="ListParagraph"/>
        <w:ind w:left="360"/>
        <w:jc w:val="both"/>
        <w:rPr>
          <w:rFonts w:asciiTheme="minorHAnsi" w:hAnsiTheme="minorHAnsi" w:cstheme="minorHAnsi"/>
        </w:rPr>
      </w:pPr>
    </w:p>
    <w:p w14:paraId="7EAD3998" w14:textId="7336F2DA" w:rsidR="00465089" w:rsidRDefault="001020B7" w:rsidP="00611432">
      <w:pPr>
        <w:pStyle w:val="ListParagraph"/>
        <w:ind w:left="360"/>
        <w:jc w:val="both"/>
        <w:rPr>
          <w:rFonts w:asciiTheme="minorHAnsi" w:hAnsiTheme="minorHAnsi" w:cstheme="minorHAnsi"/>
        </w:rPr>
      </w:pPr>
      <w:r>
        <w:rPr>
          <w:rFonts w:asciiTheme="minorHAnsi" w:hAnsiTheme="minorHAnsi" w:cstheme="minorHAnsi"/>
        </w:rPr>
        <w:t xml:space="preserve">Based on the points outlined </w:t>
      </w:r>
      <w:r w:rsidR="007E5BD4">
        <w:rPr>
          <w:rFonts w:asciiTheme="minorHAnsi" w:hAnsiTheme="minorHAnsi" w:cstheme="minorHAnsi"/>
        </w:rPr>
        <w:t>above, the</w:t>
      </w:r>
      <w:r w:rsidR="009B710F">
        <w:rPr>
          <w:rFonts w:asciiTheme="minorHAnsi" w:hAnsiTheme="minorHAnsi" w:cstheme="minorHAnsi"/>
        </w:rPr>
        <w:t xml:space="preserve"> author can confirm that it is possible to accurately predict succession planning using gender as the target variable.</w:t>
      </w:r>
    </w:p>
    <w:p w14:paraId="736CD54C" w14:textId="77777777" w:rsidR="00151AB5" w:rsidRDefault="00151AB5" w:rsidP="00611432">
      <w:pPr>
        <w:pStyle w:val="ListParagraph"/>
        <w:ind w:left="360"/>
        <w:jc w:val="both"/>
        <w:rPr>
          <w:rFonts w:asciiTheme="minorHAnsi" w:hAnsiTheme="minorHAnsi" w:cstheme="minorHAnsi"/>
        </w:rPr>
      </w:pPr>
    </w:p>
    <w:p w14:paraId="178B8006" w14:textId="6CF91CC0" w:rsidR="00C62FF4" w:rsidRPr="008E6ECF" w:rsidRDefault="00C62FF4" w:rsidP="00C62FF4">
      <w:pPr>
        <w:pStyle w:val="Heading2"/>
        <w:numPr>
          <w:ilvl w:val="1"/>
          <w:numId w:val="35"/>
        </w:numPr>
        <w:jc w:val="both"/>
        <w:rPr>
          <w:rFonts w:asciiTheme="minorHAnsi" w:hAnsiTheme="minorHAnsi" w:cstheme="minorHAnsi"/>
          <w:color w:val="auto"/>
        </w:rPr>
      </w:pPr>
      <w:r w:rsidRPr="008E6ECF">
        <w:rPr>
          <w:rFonts w:asciiTheme="minorHAnsi" w:hAnsiTheme="minorHAnsi" w:cstheme="minorHAnsi"/>
          <w:color w:val="auto"/>
        </w:rPr>
        <w:t xml:space="preserve">Objective </w:t>
      </w:r>
      <w:r>
        <w:rPr>
          <w:rFonts w:asciiTheme="minorHAnsi" w:hAnsiTheme="minorHAnsi" w:cstheme="minorHAnsi"/>
          <w:color w:val="auto"/>
        </w:rPr>
        <w:t>2</w:t>
      </w:r>
      <w:r w:rsidRPr="008E6ECF">
        <w:rPr>
          <w:rFonts w:asciiTheme="minorHAnsi" w:hAnsiTheme="minorHAnsi" w:cstheme="minorHAnsi"/>
          <w:color w:val="auto"/>
        </w:rPr>
        <w:t xml:space="preserve"> - </w:t>
      </w:r>
      <w:proofErr w:type="spellStart"/>
      <w:r>
        <w:rPr>
          <w:rFonts w:asciiTheme="minorHAnsi" w:hAnsiTheme="minorHAnsi" w:cstheme="minorHAnsi"/>
          <w:color w:val="auto"/>
        </w:rPr>
        <w:t>Studied_Credits</w:t>
      </w:r>
      <w:proofErr w:type="spellEnd"/>
      <w:r w:rsidRPr="008E6ECF">
        <w:rPr>
          <w:rFonts w:asciiTheme="minorHAnsi" w:hAnsiTheme="minorHAnsi" w:cstheme="minorHAnsi"/>
          <w:color w:val="auto"/>
        </w:rPr>
        <w:t xml:space="preserve"> Variable</w:t>
      </w:r>
    </w:p>
    <w:p w14:paraId="74852734" w14:textId="544CF45D" w:rsidR="00C62FF4" w:rsidRPr="007D5B04" w:rsidRDefault="0015007E" w:rsidP="00C62FF4">
      <w:pPr>
        <w:ind w:left="360"/>
        <w:jc w:val="both"/>
        <w:rPr>
          <w:rFonts w:asciiTheme="minorHAnsi" w:hAnsiTheme="minorHAnsi" w:cstheme="minorHAnsi"/>
        </w:rPr>
      </w:pPr>
      <w:r w:rsidRPr="00C83692">
        <w:rPr>
          <w:rFonts w:asciiTheme="minorHAnsi" w:hAnsiTheme="minorHAnsi" w:cstheme="minorHAnsi"/>
        </w:rPr>
        <w:t>To recap, o</w:t>
      </w:r>
      <w:r w:rsidR="00C62FF4" w:rsidRPr="00C83692">
        <w:rPr>
          <w:rFonts w:asciiTheme="minorHAnsi" w:hAnsiTheme="minorHAnsi" w:cstheme="minorHAnsi"/>
        </w:rPr>
        <w:t xml:space="preserve">bjective 2 </w:t>
      </w:r>
      <w:r w:rsidRPr="00C83692">
        <w:rPr>
          <w:rFonts w:asciiTheme="minorHAnsi" w:hAnsiTheme="minorHAnsi" w:cstheme="minorHAnsi"/>
        </w:rPr>
        <w:t>of this</w:t>
      </w:r>
      <w:r>
        <w:rPr>
          <w:rFonts w:asciiTheme="minorHAnsi" w:hAnsiTheme="minorHAnsi" w:cstheme="minorHAnsi"/>
        </w:rPr>
        <w:t xml:space="preserve"> research papers </w:t>
      </w:r>
      <w:r w:rsidR="00F3423E">
        <w:rPr>
          <w:rFonts w:asciiTheme="minorHAnsi" w:hAnsiTheme="minorHAnsi" w:cstheme="minorHAnsi"/>
        </w:rPr>
        <w:t xml:space="preserve">queries if it is possible to use </w:t>
      </w:r>
      <w:r w:rsidR="00C62FF4">
        <w:rPr>
          <w:rFonts w:asciiTheme="minorHAnsi" w:hAnsiTheme="minorHAnsi" w:cstheme="minorHAnsi"/>
        </w:rPr>
        <w:t xml:space="preserve">studied_credits as a substitute for </w:t>
      </w:r>
      <w:r w:rsidR="00C83692">
        <w:rPr>
          <w:rFonts w:asciiTheme="minorHAnsi" w:hAnsiTheme="minorHAnsi" w:cstheme="minorHAnsi"/>
        </w:rPr>
        <w:t xml:space="preserve">the </w:t>
      </w:r>
      <w:r w:rsidR="00C62FF4">
        <w:rPr>
          <w:rFonts w:asciiTheme="minorHAnsi" w:hAnsiTheme="minorHAnsi" w:cstheme="minorHAnsi"/>
        </w:rPr>
        <w:t>number of courses completed</w:t>
      </w:r>
      <w:r w:rsidR="00C83692">
        <w:rPr>
          <w:rFonts w:asciiTheme="minorHAnsi" w:hAnsiTheme="minorHAnsi" w:cstheme="minorHAnsi"/>
        </w:rPr>
        <w:t xml:space="preserve">, and </w:t>
      </w:r>
      <w:r w:rsidR="00F3423E">
        <w:rPr>
          <w:rFonts w:asciiTheme="minorHAnsi" w:hAnsiTheme="minorHAnsi" w:cstheme="minorHAnsi"/>
        </w:rPr>
        <w:t xml:space="preserve">to identify </w:t>
      </w:r>
      <w:r w:rsidR="00C62FF4">
        <w:rPr>
          <w:rFonts w:asciiTheme="minorHAnsi" w:hAnsiTheme="minorHAnsi" w:cstheme="minorHAnsi"/>
        </w:rPr>
        <w:t xml:space="preserve">what machine learning algorithm </w:t>
      </w:r>
      <w:r w:rsidR="00C83692">
        <w:rPr>
          <w:rFonts w:asciiTheme="minorHAnsi" w:hAnsiTheme="minorHAnsi" w:cstheme="minorHAnsi"/>
        </w:rPr>
        <w:t xml:space="preserve">would provide the most </w:t>
      </w:r>
      <w:r w:rsidR="00C62FF4">
        <w:rPr>
          <w:rFonts w:asciiTheme="minorHAnsi" w:hAnsiTheme="minorHAnsi" w:cstheme="minorHAnsi"/>
        </w:rPr>
        <w:t>accurate measure for succession planning</w:t>
      </w:r>
      <w:r w:rsidR="00C83692">
        <w:rPr>
          <w:rFonts w:asciiTheme="minorHAnsi" w:hAnsiTheme="minorHAnsi" w:cstheme="minorHAnsi"/>
        </w:rPr>
        <w:t>.</w:t>
      </w:r>
    </w:p>
    <w:p w14:paraId="1CEA63E6" w14:textId="4B9315A6" w:rsidR="00AD469A" w:rsidRDefault="00AD469A" w:rsidP="008E6ECF">
      <w:pPr>
        <w:pStyle w:val="ListParagraph"/>
        <w:ind w:left="360"/>
        <w:rPr>
          <w:rFonts w:asciiTheme="minorHAnsi" w:hAnsiTheme="minorHAnsi" w:cstheme="minorHAnsi"/>
        </w:rPr>
      </w:pPr>
    </w:p>
    <w:p w14:paraId="68D034DB" w14:textId="6C2E9957" w:rsidR="0048376D" w:rsidRDefault="00D1705F" w:rsidP="008E6ECF">
      <w:pPr>
        <w:pStyle w:val="ListParagraph"/>
        <w:ind w:left="360"/>
        <w:rPr>
          <w:rFonts w:asciiTheme="minorHAnsi" w:hAnsiTheme="minorHAnsi" w:cstheme="minorHAnsi"/>
        </w:rPr>
      </w:pPr>
      <w:r>
        <w:rPr>
          <w:rFonts w:asciiTheme="minorHAnsi" w:hAnsiTheme="minorHAnsi" w:cstheme="minorHAnsi"/>
        </w:rPr>
        <w:t xml:space="preserve">Figure 8 below shows the accuracy results with studied_credits as the independent variable for use in the selected algorithms.  </w:t>
      </w:r>
      <w:r w:rsidR="007C622F">
        <w:rPr>
          <w:rFonts w:asciiTheme="minorHAnsi" w:hAnsiTheme="minorHAnsi" w:cstheme="minorHAnsi"/>
        </w:rPr>
        <w:t xml:space="preserve">In terms of the initial results, </w:t>
      </w:r>
      <w:r w:rsidR="00B77E80">
        <w:rPr>
          <w:rFonts w:asciiTheme="minorHAnsi" w:hAnsiTheme="minorHAnsi" w:cstheme="minorHAnsi"/>
        </w:rPr>
        <w:t>algorithms</w:t>
      </w:r>
      <w:r w:rsidR="007C622F">
        <w:rPr>
          <w:rFonts w:asciiTheme="minorHAnsi" w:hAnsiTheme="minorHAnsi" w:cstheme="minorHAnsi"/>
        </w:rPr>
        <w:t xml:space="preserve"> 2 and 4, Decision Trees and Random Forest </w:t>
      </w:r>
      <w:r w:rsidR="00B117D6">
        <w:rPr>
          <w:rFonts w:asciiTheme="minorHAnsi" w:hAnsiTheme="minorHAnsi" w:cstheme="minorHAnsi"/>
        </w:rPr>
        <w:t>respectively, provide the most accurate results</w:t>
      </w:r>
      <w:r w:rsidR="00B77E80">
        <w:rPr>
          <w:rFonts w:asciiTheme="minorHAnsi" w:hAnsiTheme="minorHAnsi" w:cstheme="minorHAnsi"/>
        </w:rPr>
        <w:t xml:space="preserve"> at 70.13%</w:t>
      </w:r>
      <w:r w:rsidR="00B117D6">
        <w:rPr>
          <w:rFonts w:asciiTheme="minorHAnsi" w:hAnsiTheme="minorHAnsi" w:cstheme="minorHAnsi"/>
        </w:rPr>
        <w:t xml:space="preserve">.  </w:t>
      </w:r>
      <w:r w:rsidR="0048376D">
        <w:rPr>
          <w:rFonts w:asciiTheme="minorHAnsi" w:hAnsiTheme="minorHAnsi" w:cstheme="minorHAnsi"/>
        </w:rPr>
        <w:t>The most inaccurate result was received by algorithm 5 - MLP which returned a 0</w:t>
      </w:r>
      <w:r w:rsidR="00F975B6">
        <w:rPr>
          <w:rFonts w:asciiTheme="minorHAnsi" w:hAnsiTheme="minorHAnsi" w:cstheme="minorHAnsi"/>
        </w:rPr>
        <w:t>.00% accuracy</w:t>
      </w:r>
      <w:r w:rsidR="00865A86">
        <w:rPr>
          <w:rFonts w:asciiTheme="minorHAnsi" w:hAnsiTheme="minorHAnsi" w:cstheme="minorHAnsi"/>
        </w:rPr>
        <w:t xml:space="preserve"> which can be interpreted as being either an issue with the data on which the model is run, or that the model is a poor choice for analysis.  As other </w:t>
      </w:r>
      <w:r w:rsidR="006E53A8">
        <w:rPr>
          <w:rFonts w:asciiTheme="minorHAnsi" w:hAnsiTheme="minorHAnsi" w:cstheme="minorHAnsi"/>
        </w:rPr>
        <w:t xml:space="preserve">variables within the dataset achieve a much higher accuracy result, the author </w:t>
      </w:r>
      <w:r w:rsidR="00973390">
        <w:rPr>
          <w:rFonts w:asciiTheme="minorHAnsi" w:hAnsiTheme="minorHAnsi" w:cstheme="minorHAnsi"/>
        </w:rPr>
        <w:t>can</w:t>
      </w:r>
      <w:r w:rsidR="006E53A8">
        <w:rPr>
          <w:rFonts w:asciiTheme="minorHAnsi" w:hAnsiTheme="minorHAnsi" w:cstheme="minorHAnsi"/>
        </w:rPr>
        <w:t xml:space="preserve"> conclude that the model is not a fit for </w:t>
      </w:r>
      <w:r w:rsidR="00973390">
        <w:rPr>
          <w:rFonts w:asciiTheme="minorHAnsi" w:hAnsiTheme="minorHAnsi" w:cstheme="minorHAnsi"/>
        </w:rPr>
        <w:t>this variable.</w:t>
      </w:r>
    </w:p>
    <w:p w14:paraId="086F1FEE" w14:textId="77777777" w:rsidR="00973390" w:rsidRDefault="00973390" w:rsidP="008E6ECF">
      <w:pPr>
        <w:pStyle w:val="ListParagraph"/>
        <w:ind w:left="360"/>
        <w:rPr>
          <w:rFonts w:asciiTheme="minorHAnsi" w:hAnsiTheme="minorHAnsi" w:cstheme="minorHAnsi"/>
        </w:rPr>
      </w:pPr>
    </w:p>
    <w:p w14:paraId="2CF673BA" w14:textId="168894CC" w:rsidR="00D1705F" w:rsidRDefault="00B117D6" w:rsidP="008E6ECF">
      <w:pPr>
        <w:pStyle w:val="ListParagraph"/>
        <w:ind w:left="360"/>
        <w:rPr>
          <w:rFonts w:asciiTheme="minorHAnsi" w:hAnsiTheme="minorHAnsi" w:cstheme="minorHAnsi"/>
        </w:rPr>
      </w:pPr>
      <w:r>
        <w:rPr>
          <w:rFonts w:asciiTheme="minorHAnsi" w:hAnsiTheme="minorHAnsi" w:cstheme="minorHAnsi"/>
        </w:rPr>
        <w:t xml:space="preserve">When checking for </w:t>
      </w:r>
    </w:p>
    <w:p w14:paraId="2C766169" w14:textId="77777777" w:rsidR="00FE7D09" w:rsidRDefault="00C83692" w:rsidP="00FE7D09">
      <w:pPr>
        <w:pStyle w:val="ListParagraph"/>
        <w:keepNext/>
        <w:ind w:left="360"/>
      </w:pPr>
      <w:r>
        <w:rPr>
          <w:noProof/>
        </w:rPr>
        <w:drawing>
          <wp:inline distT="0" distB="0" distL="0" distR="0" wp14:anchorId="064E83CA" wp14:editId="365AAF69">
            <wp:extent cx="5715000" cy="2962275"/>
            <wp:effectExtent l="0" t="0" r="0" b="9525"/>
            <wp:docPr id="224534341" name="Chart 1">
              <a:extLst xmlns:a="http://schemas.openxmlformats.org/drawingml/2006/main">
                <a:ext uri="{FF2B5EF4-FFF2-40B4-BE49-F238E27FC236}">
                  <a16:creationId xmlns:a16="http://schemas.microsoft.com/office/drawing/2014/main" id="{89A71F66-F383-8685-EE85-57D2C1CB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CEE049" w14:textId="39B55F1B" w:rsidR="00C83692" w:rsidRDefault="00FE7D09" w:rsidP="00FE7D09">
      <w:pPr>
        <w:pStyle w:val="Caption"/>
        <w:jc w:val="center"/>
        <w:rPr>
          <w:rFonts w:asciiTheme="minorHAnsi" w:hAnsiTheme="minorHAnsi" w:cstheme="minorHAnsi"/>
        </w:rPr>
      </w:pPr>
      <w:r>
        <w:t xml:space="preserve">Figure </w:t>
      </w:r>
      <w:r>
        <w:fldChar w:fldCharType="begin"/>
      </w:r>
      <w:r>
        <w:instrText xml:space="preserve"> SEQ Figure \* ARABIC </w:instrText>
      </w:r>
      <w:r>
        <w:fldChar w:fldCharType="separate"/>
      </w:r>
      <w:r>
        <w:rPr>
          <w:noProof/>
        </w:rPr>
        <w:t>8</w:t>
      </w:r>
      <w:r>
        <w:fldChar w:fldCharType="end"/>
      </w:r>
      <w:r>
        <w:t xml:space="preserve"> </w:t>
      </w:r>
      <w:r w:rsidRPr="00056511">
        <w:t xml:space="preserve">- Graph of </w:t>
      </w:r>
      <w:proofErr w:type="spellStart"/>
      <w:r>
        <w:t>Studied_Credits</w:t>
      </w:r>
      <w:proofErr w:type="spellEnd"/>
      <w:r>
        <w:t>.</w:t>
      </w:r>
    </w:p>
    <w:p w14:paraId="20601C60" w14:textId="77777777" w:rsidR="00C83692" w:rsidRDefault="00C83692" w:rsidP="008E6ECF">
      <w:pPr>
        <w:pStyle w:val="ListParagraph"/>
        <w:ind w:left="360"/>
        <w:rPr>
          <w:rFonts w:asciiTheme="minorHAnsi" w:hAnsiTheme="minorHAnsi" w:cstheme="minorHAnsi"/>
        </w:rPr>
      </w:pPr>
    </w:p>
    <w:p w14:paraId="193B2CDD" w14:textId="77777777" w:rsidR="00AD469A" w:rsidRDefault="00AD469A" w:rsidP="008E6ECF">
      <w:pPr>
        <w:pStyle w:val="ListParagraph"/>
        <w:ind w:left="360"/>
        <w:rPr>
          <w:rFonts w:asciiTheme="minorHAnsi" w:hAnsiTheme="minorHAnsi" w:cstheme="minorHAnsi"/>
        </w:rPr>
      </w:pPr>
    </w:p>
    <w:p w14:paraId="6D445A2B" w14:textId="20FD1AB0" w:rsidR="00C62FF4" w:rsidRPr="008E6ECF" w:rsidRDefault="00C62FF4" w:rsidP="00C62FF4">
      <w:pPr>
        <w:pStyle w:val="Heading2"/>
        <w:numPr>
          <w:ilvl w:val="1"/>
          <w:numId w:val="35"/>
        </w:numPr>
        <w:jc w:val="both"/>
        <w:rPr>
          <w:rFonts w:asciiTheme="minorHAnsi" w:hAnsiTheme="minorHAnsi" w:cstheme="minorHAnsi"/>
          <w:color w:val="auto"/>
        </w:rPr>
      </w:pPr>
      <w:r w:rsidRPr="008E6ECF">
        <w:rPr>
          <w:rFonts w:asciiTheme="minorHAnsi" w:hAnsiTheme="minorHAnsi" w:cstheme="minorHAnsi"/>
          <w:color w:val="auto"/>
        </w:rPr>
        <w:t xml:space="preserve">Objective </w:t>
      </w:r>
      <w:r>
        <w:rPr>
          <w:rFonts w:asciiTheme="minorHAnsi" w:hAnsiTheme="minorHAnsi" w:cstheme="minorHAnsi"/>
          <w:color w:val="auto"/>
        </w:rPr>
        <w:t>3</w:t>
      </w:r>
      <w:r w:rsidRPr="008E6ECF">
        <w:rPr>
          <w:rFonts w:asciiTheme="minorHAnsi" w:hAnsiTheme="minorHAnsi" w:cstheme="minorHAnsi"/>
          <w:color w:val="auto"/>
        </w:rPr>
        <w:t xml:space="preserve"> - </w:t>
      </w:r>
      <w:r>
        <w:rPr>
          <w:rFonts w:asciiTheme="minorHAnsi" w:hAnsiTheme="minorHAnsi" w:cstheme="minorHAnsi"/>
          <w:color w:val="auto"/>
        </w:rPr>
        <w:t>Tenure</w:t>
      </w:r>
      <w:r w:rsidRPr="008E6ECF">
        <w:rPr>
          <w:rFonts w:asciiTheme="minorHAnsi" w:hAnsiTheme="minorHAnsi" w:cstheme="minorHAnsi"/>
          <w:color w:val="auto"/>
        </w:rPr>
        <w:t xml:space="preserve"> Variable</w:t>
      </w:r>
    </w:p>
    <w:p w14:paraId="74B1A8F1" w14:textId="77777777" w:rsidR="00D91AF5" w:rsidRPr="007D5B04" w:rsidRDefault="00D91AF5" w:rsidP="00D91AF5">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Does employee tenure have an impact on a succession planning?</w:t>
      </w:r>
    </w:p>
    <w:p w14:paraId="0E6492C9" w14:textId="34361118" w:rsidR="00D91AF5" w:rsidRPr="00150681" w:rsidRDefault="00092AFB" w:rsidP="00150681">
      <w:pPr>
        <w:pStyle w:val="ListParagraph"/>
        <w:numPr>
          <w:ilvl w:val="0"/>
          <w:numId w:val="44"/>
        </w:numPr>
        <w:rPr>
          <w:rFonts w:asciiTheme="minorHAnsi" w:hAnsiTheme="minorHAnsi" w:cstheme="minorHAnsi"/>
        </w:rPr>
      </w:pPr>
      <w:r>
        <w:rPr>
          <w:rFonts w:asciiTheme="minorHAnsi" w:hAnsiTheme="minorHAnsi" w:cstheme="minorHAnsi"/>
        </w:rPr>
        <w:t xml:space="preserve">Weakest indicator </w:t>
      </w:r>
    </w:p>
    <w:p w14:paraId="55A278EE" w14:textId="77777777" w:rsidR="00ED38B8" w:rsidRPr="00C10EC5" w:rsidRDefault="00ED38B8" w:rsidP="00472B16">
      <w:pPr>
        <w:ind w:left="360"/>
        <w:rPr>
          <w:rFonts w:asciiTheme="minorHAnsi" w:hAnsiTheme="minorHAnsi" w:cstheme="minorHAnsi"/>
        </w:rPr>
      </w:pPr>
    </w:p>
    <w:p w14:paraId="452760ED" w14:textId="655082A3" w:rsidR="00CD0161" w:rsidRDefault="002A54CB"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p>
    <w:p w14:paraId="660B4C8F" w14:textId="0FD6861B" w:rsidR="00ED38B8" w:rsidRDefault="00ED38B8" w:rsidP="00501A43">
      <w:pPr>
        <w:ind w:left="284"/>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EE0627">
        <w:t xml:space="preserve">, could demographic and </w:t>
      </w:r>
      <w:r w:rsidR="003B4B15">
        <w:t>learning</w:t>
      </w:r>
      <w:r w:rsidR="00EE0627">
        <w:t xml:space="preserve"> data be used as th</w:t>
      </w:r>
      <w:r w:rsidR="003B4B15">
        <w:t>e</w:t>
      </w:r>
      <w:r w:rsidR="00EE0627">
        <w:t xml:space="preserve"> basis for </w:t>
      </w:r>
      <w:r w:rsidR="00501A43">
        <w:t>analysis.</w:t>
      </w:r>
    </w:p>
    <w:p w14:paraId="5220AFF8" w14:textId="77777777" w:rsidR="00501A43" w:rsidRDefault="00501A43" w:rsidP="00501A43">
      <w:pPr>
        <w:ind w:left="284"/>
      </w:pPr>
    </w:p>
    <w:p w14:paraId="172E5A8D" w14:textId="4F2740EF" w:rsidR="00501A43" w:rsidRDefault="00E46F12" w:rsidP="00501A43">
      <w:pPr>
        <w:ind w:left="284"/>
      </w:pPr>
      <w:r>
        <w:t xml:space="preserve">future </w:t>
      </w:r>
      <w:r w:rsidR="007B7F45">
        <w:t xml:space="preserve">work / application </w:t>
      </w:r>
    </w:p>
    <w:p w14:paraId="4114E5D6" w14:textId="780E8B9E" w:rsidR="000D164B" w:rsidRDefault="000D164B" w:rsidP="000D164B">
      <w:pPr>
        <w:pStyle w:val="ListParagraph"/>
        <w:numPr>
          <w:ilvl w:val="0"/>
          <w:numId w:val="44"/>
        </w:numPr>
      </w:pPr>
      <w:r>
        <w:t>need to validate the finding against real data from the company</w:t>
      </w:r>
    </w:p>
    <w:p w14:paraId="1C3218A9" w14:textId="5D9F3973" w:rsidR="000D164B" w:rsidRDefault="000D164B" w:rsidP="000D164B">
      <w:pPr>
        <w:pStyle w:val="ListParagraph"/>
        <w:numPr>
          <w:ilvl w:val="0"/>
          <w:numId w:val="44"/>
        </w:numPr>
      </w:pPr>
      <w:r>
        <w:t>investigate if causal discovery could be applied to this type of data</w:t>
      </w:r>
    </w:p>
    <w:p w14:paraId="0E054F99" w14:textId="4F1CF0CE" w:rsidR="00501A43" w:rsidRPr="00686926" w:rsidRDefault="000D164B" w:rsidP="00686926">
      <w:pPr>
        <w:pStyle w:val="ListParagraph"/>
        <w:numPr>
          <w:ilvl w:val="0"/>
          <w:numId w:val="44"/>
        </w:numPr>
      </w:pPr>
      <w:r w:rsidRPr="00686926">
        <w:rPr>
          <w:color w:val="FF0000"/>
          <w:highlight w:val="yellow"/>
        </w:rPr>
        <w:t>potentially used to support talent discover in an alternative way such as for short term assignments / experiences to increase employee experiences</w:t>
      </w:r>
      <w:r w:rsidRPr="00686926">
        <w:rPr>
          <w:highlight w:val="yellow"/>
        </w:rPr>
        <w:t>.</w:t>
      </w:r>
    </w:p>
    <w:p w14:paraId="02F8FE3F" w14:textId="77777777" w:rsidR="00686926" w:rsidRPr="00ED38B8" w:rsidRDefault="00686926" w:rsidP="00686926"/>
    <w:p w14:paraId="36AFE296" w14:textId="17E4762A"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lastRenderedPageBreak/>
        <w:t xml:space="preserve">Appendix A: </w:t>
      </w:r>
      <w:r w:rsidR="00655D6C">
        <w:rPr>
          <w:rFonts w:asciiTheme="minorHAnsi" w:hAnsiTheme="minorHAnsi" w:cstheme="minorHAnsi"/>
        </w:rPr>
        <w:t>Plan of Work</w:t>
      </w:r>
    </w:p>
    <w:p w14:paraId="4F315F5C" w14:textId="77777777" w:rsidR="000D164B" w:rsidRPr="000D164B" w:rsidRDefault="000D164B" w:rsidP="000D164B"/>
    <w:p w14:paraId="14946AF6" w14:textId="3561148F" w:rsidR="00F25D73"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Appendix B: Interview Transcripts</w:t>
      </w:r>
    </w:p>
    <w:p w14:paraId="0C834238" w14:textId="77777777" w:rsidR="007D6660" w:rsidRPr="007D6660" w:rsidRDefault="007D6660" w:rsidP="007D6660"/>
    <w:p w14:paraId="2BDE5189" w14:textId="3295E7C0" w:rsidR="00F25D73" w:rsidRDefault="00F25D73" w:rsidP="00F854BE">
      <w:pPr>
        <w:pStyle w:val="Heading1"/>
        <w:numPr>
          <w:ilvl w:val="0"/>
          <w:numId w:val="35"/>
        </w:numPr>
        <w:jc w:val="both"/>
        <w:rPr>
          <w:rFonts w:asciiTheme="minorHAnsi" w:hAnsiTheme="minorHAnsi" w:cstheme="minorHAnsi"/>
        </w:rPr>
      </w:pPr>
      <w:r w:rsidRPr="00655D6C">
        <w:rPr>
          <w:rFonts w:asciiTheme="minorHAnsi" w:hAnsiTheme="minorHAnsi" w:cstheme="minorHAnsi"/>
        </w:rPr>
        <w:t>Appendix C:</w:t>
      </w:r>
      <w:r w:rsidR="00655D6C">
        <w:rPr>
          <w:rFonts w:asciiTheme="minorHAnsi" w:hAnsiTheme="minorHAnsi" w:cstheme="minorHAnsi"/>
        </w:rPr>
        <w:t xml:space="preserve"> Sample</w:t>
      </w:r>
      <w:r w:rsidRPr="00655D6C">
        <w:rPr>
          <w:rFonts w:asciiTheme="minorHAnsi" w:hAnsiTheme="minorHAnsi" w:cstheme="minorHAnsi"/>
        </w:rPr>
        <w:t xml:space="preserve"> Consent Form</w:t>
      </w:r>
    </w:p>
    <w:p w14:paraId="1C58D36D" w14:textId="011153E4" w:rsidR="00655D6C" w:rsidRPr="00655D6C" w:rsidRDefault="00E020CA" w:rsidP="00655D6C">
      <w:r>
        <w:t>Actual signed consent forms available on request.</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r w:rsidRPr="00C10EC5">
        <w:rPr>
          <w:rFonts w:asciiTheme="minorHAnsi" w:hAnsiTheme="minorHAnsi" w:cstheme="minorHAnsi"/>
        </w:rPr>
        <w:t>Reference List</w:t>
      </w:r>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1 - Logistic Regression</w:t>
      </w:r>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2 - Decision Tree</w:t>
      </w:r>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 3 - Support Vector Machines (SVM)</w:t>
      </w:r>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 xml:space="preserve">Algorithm 4 - Random Forest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r w:rsidRPr="00C10EC5">
        <w:rPr>
          <w:rFonts w:asciiTheme="minorHAnsi" w:hAnsiTheme="minorHAnsi" w:cstheme="minorHAnsi"/>
          <w:color w:val="auto"/>
        </w:rPr>
        <w:t>Algorithm5 - Multi-Layer Perceptron (MLP)</w:t>
      </w:r>
    </w:p>
    <w:p w14:paraId="5573D4A2" w14:textId="77777777" w:rsidR="00462B8A" w:rsidRPr="00C10EC5" w:rsidRDefault="00462B8A" w:rsidP="004964FA">
      <w:pPr>
        <w:jc w:val="both"/>
        <w:rPr>
          <w:rFonts w:asciiTheme="minorHAnsi" w:hAnsiTheme="minorHAnsi" w:cstheme="minorHAnsi"/>
          <w:color w:val="auto"/>
        </w:rPr>
      </w:pPr>
    </w:p>
    <w:sectPr w:rsidR="00462B8A" w:rsidRPr="00C10EC5" w:rsidSect="00793F81">
      <w:footerReference w:type="even" r:id="rId41"/>
      <w:footerReference w:type="default" r:id="rId42"/>
      <w:footerReference w:type="first" r:id="rId43"/>
      <w:pgSz w:w="12240" w:h="15840"/>
      <w:pgMar w:top="1105" w:right="1597" w:bottom="1281" w:left="158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262FA" w14:textId="77777777" w:rsidR="00193483" w:rsidRDefault="00193483" w:rsidP="00101B64">
      <w:pPr>
        <w:spacing w:after="0" w:line="240" w:lineRule="auto"/>
      </w:pPr>
      <w:r>
        <w:separator/>
      </w:r>
    </w:p>
  </w:endnote>
  <w:endnote w:type="continuationSeparator" w:id="0">
    <w:p w14:paraId="6E83EBAC" w14:textId="77777777" w:rsidR="00193483" w:rsidRDefault="00193483" w:rsidP="00101B64">
      <w:pPr>
        <w:spacing w:after="0" w:line="240" w:lineRule="auto"/>
      </w:pPr>
      <w:r>
        <w:continuationSeparator/>
      </w:r>
    </w:p>
  </w:endnote>
  <w:endnote w:type="continuationNotice" w:id="1">
    <w:p w14:paraId="395A5B2F" w14:textId="77777777" w:rsidR="00193483" w:rsidRDefault="0019348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013973"/>
      <w:docPartObj>
        <w:docPartGallery w:val="Page Numbers (Bottom of Page)"/>
        <w:docPartUnique/>
      </w:docPartObj>
    </w:sdtPr>
    <w:sdtEndPr>
      <w:rPr>
        <w:noProof/>
      </w:rPr>
    </w:sdtEndPr>
    <w:sdtContent>
      <w:p w14:paraId="2787E0F3" w14:textId="05FFF76D" w:rsidR="0035787A" w:rsidRDefault="00357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23F63B" w14:textId="76549FEB" w:rsidR="00101B64" w:rsidRDefault="00101B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5"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3C5A4" w14:textId="77777777" w:rsidR="00193483" w:rsidRDefault="00193483" w:rsidP="00101B64">
      <w:pPr>
        <w:spacing w:after="0" w:line="240" w:lineRule="auto"/>
      </w:pPr>
      <w:r>
        <w:separator/>
      </w:r>
    </w:p>
  </w:footnote>
  <w:footnote w:type="continuationSeparator" w:id="0">
    <w:p w14:paraId="5D848629" w14:textId="77777777" w:rsidR="00193483" w:rsidRDefault="00193483" w:rsidP="00101B64">
      <w:pPr>
        <w:spacing w:after="0" w:line="240" w:lineRule="auto"/>
      </w:pPr>
      <w:r>
        <w:continuationSeparator/>
      </w:r>
    </w:p>
  </w:footnote>
  <w:footnote w:type="continuationNotice" w:id="1">
    <w:p w14:paraId="012BB50F" w14:textId="77777777" w:rsidR="00193483" w:rsidRDefault="00193483">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7F549F"/>
    <w:multiLevelType w:val="multilevel"/>
    <w:tmpl w:val="1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4"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D37F3A"/>
    <w:multiLevelType w:val="hybridMultilevel"/>
    <w:tmpl w:val="74A6A0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4"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7"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8" w15:restartNumberingAfterBreak="0">
    <w:nsid w:val="452A2E81"/>
    <w:multiLevelType w:val="hybridMultilevel"/>
    <w:tmpl w:val="7B56005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9"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2"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3"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6"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9"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40"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2"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5"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6"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7"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7"/>
  </w:num>
  <w:num w:numId="2" w16cid:durableId="1085036454">
    <w:abstractNumId w:val="33"/>
  </w:num>
  <w:num w:numId="3" w16cid:durableId="1175194290">
    <w:abstractNumId w:val="10"/>
  </w:num>
  <w:num w:numId="4" w16cid:durableId="635256007">
    <w:abstractNumId w:val="36"/>
  </w:num>
  <w:num w:numId="5" w16cid:durableId="1844935325">
    <w:abstractNumId w:val="5"/>
  </w:num>
  <w:num w:numId="6" w16cid:durableId="802121147">
    <w:abstractNumId w:val="42"/>
  </w:num>
  <w:num w:numId="7" w16cid:durableId="1529879772">
    <w:abstractNumId w:val="35"/>
  </w:num>
  <w:num w:numId="8" w16cid:durableId="1989899436">
    <w:abstractNumId w:val="39"/>
  </w:num>
  <w:num w:numId="9" w16cid:durableId="1600336100">
    <w:abstractNumId w:val="31"/>
  </w:num>
  <w:num w:numId="10" w16cid:durableId="1080173199">
    <w:abstractNumId w:val="46"/>
  </w:num>
  <w:num w:numId="11" w16cid:durableId="983855132">
    <w:abstractNumId w:val="16"/>
  </w:num>
  <w:num w:numId="12" w16cid:durableId="1026717344">
    <w:abstractNumId w:val="20"/>
  </w:num>
  <w:num w:numId="13" w16cid:durableId="772556273">
    <w:abstractNumId w:val="41"/>
  </w:num>
  <w:num w:numId="14" w16cid:durableId="230778674">
    <w:abstractNumId w:val="11"/>
  </w:num>
  <w:num w:numId="15" w16cid:durableId="1301691306">
    <w:abstractNumId w:val="18"/>
  </w:num>
  <w:num w:numId="16" w16cid:durableId="135222788">
    <w:abstractNumId w:val="13"/>
  </w:num>
  <w:num w:numId="17" w16cid:durableId="1019311086">
    <w:abstractNumId w:val="32"/>
  </w:num>
  <w:num w:numId="18" w16cid:durableId="1879513021">
    <w:abstractNumId w:val="34"/>
  </w:num>
  <w:num w:numId="19" w16cid:durableId="2013601324">
    <w:abstractNumId w:val="29"/>
  </w:num>
  <w:num w:numId="20" w16cid:durableId="765925091">
    <w:abstractNumId w:val="19"/>
  </w:num>
  <w:num w:numId="21" w16cid:durableId="1339696300">
    <w:abstractNumId w:val="4"/>
  </w:num>
  <w:num w:numId="22" w16cid:durableId="1282765503">
    <w:abstractNumId w:val="30"/>
  </w:num>
  <w:num w:numId="23" w16cid:durableId="961106589">
    <w:abstractNumId w:val="2"/>
  </w:num>
  <w:num w:numId="24" w16cid:durableId="480511347">
    <w:abstractNumId w:val="25"/>
  </w:num>
  <w:num w:numId="25" w16cid:durableId="1850758502">
    <w:abstractNumId w:val="43"/>
  </w:num>
  <w:num w:numId="26" w16cid:durableId="1880434004">
    <w:abstractNumId w:val="26"/>
  </w:num>
  <w:num w:numId="27" w16cid:durableId="2053918405">
    <w:abstractNumId w:val="12"/>
  </w:num>
  <w:num w:numId="28" w16cid:durableId="922299700">
    <w:abstractNumId w:val="40"/>
  </w:num>
  <w:num w:numId="29" w16cid:durableId="827675464">
    <w:abstractNumId w:val="23"/>
  </w:num>
  <w:num w:numId="30" w16cid:durableId="1296833677">
    <w:abstractNumId w:val="0"/>
  </w:num>
  <w:num w:numId="31" w16cid:durableId="1362589254">
    <w:abstractNumId w:val="8"/>
  </w:num>
  <w:num w:numId="32" w16cid:durableId="788743406">
    <w:abstractNumId w:val="15"/>
  </w:num>
  <w:num w:numId="33" w16cid:durableId="1621956102">
    <w:abstractNumId w:val="9"/>
  </w:num>
  <w:num w:numId="34" w16cid:durableId="1995406339">
    <w:abstractNumId w:val="38"/>
  </w:num>
  <w:num w:numId="35" w16cid:durableId="2123986301">
    <w:abstractNumId w:val="6"/>
  </w:num>
  <w:num w:numId="36" w16cid:durableId="1789153700">
    <w:abstractNumId w:val="21"/>
  </w:num>
  <w:num w:numId="37" w16cid:durableId="1892115261">
    <w:abstractNumId w:val="44"/>
  </w:num>
  <w:num w:numId="38" w16cid:durableId="1413819087">
    <w:abstractNumId w:val="17"/>
  </w:num>
  <w:num w:numId="39" w16cid:durableId="1958750582">
    <w:abstractNumId w:val="27"/>
  </w:num>
  <w:num w:numId="40" w16cid:durableId="1042754749">
    <w:abstractNumId w:val="47"/>
  </w:num>
  <w:num w:numId="41" w16cid:durableId="1412698304">
    <w:abstractNumId w:val="24"/>
  </w:num>
  <w:num w:numId="42" w16cid:durableId="2069917528">
    <w:abstractNumId w:val="22"/>
  </w:num>
  <w:num w:numId="43" w16cid:durableId="1454589662">
    <w:abstractNumId w:val="45"/>
  </w:num>
  <w:num w:numId="44" w16cid:durableId="1123034051">
    <w:abstractNumId w:val="14"/>
  </w:num>
  <w:num w:numId="45" w16cid:durableId="1711413069">
    <w:abstractNumId w:val="3"/>
  </w:num>
  <w:num w:numId="46" w16cid:durableId="988557331">
    <w:abstractNumId w:val="1"/>
  </w:num>
  <w:num w:numId="47" w16cid:durableId="850217676">
    <w:abstractNumId w:val="28"/>
  </w:num>
  <w:num w:numId="48" w16cid:durableId="112677996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3376"/>
    <w:rsid w:val="00004683"/>
    <w:rsid w:val="0000506B"/>
    <w:rsid w:val="0000513E"/>
    <w:rsid w:val="0000519A"/>
    <w:rsid w:val="000054DE"/>
    <w:rsid w:val="00005FF7"/>
    <w:rsid w:val="000071C4"/>
    <w:rsid w:val="000071EB"/>
    <w:rsid w:val="00010137"/>
    <w:rsid w:val="00012B34"/>
    <w:rsid w:val="00012F6D"/>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0941"/>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472E"/>
    <w:rsid w:val="000C5035"/>
    <w:rsid w:val="000C562F"/>
    <w:rsid w:val="000C564A"/>
    <w:rsid w:val="000C7DF4"/>
    <w:rsid w:val="000D164B"/>
    <w:rsid w:val="000D19FE"/>
    <w:rsid w:val="000D35C1"/>
    <w:rsid w:val="000D41E8"/>
    <w:rsid w:val="000D5D46"/>
    <w:rsid w:val="000D5E25"/>
    <w:rsid w:val="000D67B5"/>
    <w:rsid w:val="000D7B06"/>
    <w:rsid w:val="000E00A0"/>
    <w:rsid w:val="000E027F"/>
    <w:rsid w:val="000E2083"/>
    <w:rsid w:val="000E2634"/>
    <w:rsid w:val="000E267C"/>
    <w:rsid w:val="000E39F6"/>
    <w:rsid w:val="000E426B"/>
    <w:rsid w:val="000E4971"/>
    <w:rsid w:val="000E498A"/>
    <w:rsid w:val="000E4B6A"/>
    <w:rsid w:val="000E4DA2"/>
    <w:rsid w:val="000E51FE"/>
    <w:rsid w:val="000E559F"/>
    <w:rsid w:val="000E6B17"/>
    <w:rsid w:val="000E6C84"/>
    <w:rsid w:val="000F01A6"/>
    <w:rsid w:val="000F04C0"/>
    <w:rsid w:val="000F1AF8"/>
    <w:rsid w:val="000F359B"/>
    <w:rsid w:val="000F44F3"/>
    <w:rsid w:val="000F60BE"/>
    <w:rsid w:val="000F62F9"/>
    <w:rsid w:val="000F65A5"/>
    <w:rsid w:val="000F6E01"/>
    <w:rsid w:val="000F7DCA"/>
    <w:rsid w:val="0010087E"/>
    <w:rsid w:val="0010103F"/>
    <w:rsid w:val="00101887"/>
    <w:rsid w:val="00101B64"/>
    <w:rsid w:val="00101C42"/>
    <w:rsid w:val="001020B7"/>
    <w:rsid w:val="001038C0"/>
    <w:rsid w:val="00105FCD"/>
    <w:rsid w:val="0010620C"/>
    <w:rsid w:val="0010669E"/>
    <w:rsid w:val="001107E4"/>
    <w:rsid w:val="001108E3"/>
    <w:rsid w:val="0011128E"/>
    <w:rsid w:val="001113F8"/>
    <w:rsid w:val="0011298A"/>
    <w:rsid w:val="001129F2"/>
    <w:rsid w:val="00112FF6"/>
    <w:rsid w:val="001137B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07E"/>
    <w:rsid w:val="00150681"/>
    <w:rsid w:val="0015083B"/>
    <w:rsid w:val="00151AB5"/>
    <w:rsid w:val="00151BE8"/>
    <w:rsid w:val="00151C16"/>
    <w:rsid w:val="00151C5A"/>
    <w:rsid w:val="001528EC"/>
    <w:rsid w:val="0015332B"/>
    <w:rsid w:val="0015343E"/>
    <w:rsid w:val="0015434A"/>
    <w:rsid w:val="0015434E"/>
    <w:rsid w:val="0015441C"/>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29D"/>
    <w:rsid w:val="00170538"/>
    <w:rsid w:val="00170DA4"/>
    <w:rsid w:val="00171989"/>
    <w:rsid w:val="00171991"/>
    <w:rsid w:val="001722FB"/>
    <w:rsid w:val="001730D9"/>
    <w:rsid w:val="001736CD"/>
    <w:rsid w:val="001772A6"/>
    <w:rsid w:val="00180FC6"/>
    <w:rsid w:val="001811EA"/>
    <w:rsid w:val="00184348"/>
    <w:rsid w:val="00184FAE"/>
    <w:rsid w:val="00185FF3"/>
    <w:rsid w:val="001865DB"/>
    <w:rsid w:val="001866A5"/>
    <w:rsid w:val="00186FD4"/>
    <w:rsid w:val="001903E8"/>
    <w:rsid w:val="00190C3E"/>
    <w:rsid w:val="0019158C"/>
    <w:rsid w:val="0019183B"/>
    <w:rsid w:val="00191F9A"/>
    <w:rsid w:val="0019343C"/>
    <w:rsid w:val="00193483"/>
    <w:rsid w:val="00193F29"/>
    <w:rsid w:val="001941D3"/>
    <w:rsid w:val="00194BB4"/>
    <w:rsid w:val="00195F5F"/>
    <w:rsid w:val="00197213"/>
    <w:rsid w:val="00197EA3"/>
    <w:rsid w:val="001A05AC"/>
    <w:rsid w:val="001A06A8"/>
    <w:rsid w:val="001A0DB2"/>
    <w:rsid w:val="001A2742"/>
    <w:rsid w:val="001A4365"/>
    <w:rsid w:val="001A44B2"/>
    <w:rsid w:val="001A514A"/>
    <w:rsid w:val="001A7085"/>
    <w:rsid w:val="001B004F"/>
    <w:rsid w:val="001B0222"/>
    <w:rsid w:val="001B0737"/>
    <w:rsid w:val="001B34F2"/>
    <w:rsid w:val="001B440E"/>
    <w:rsid w:val="001B4A7C"/>
    <w:rsid w:val="001B5F7F"/>
    <w:rsid w:val="001B6D90"/>
    <w:rsid w:val="001B746F"/>
    <w:rsid w:val="001B794C"/>
    <w:rsid w:val="001B7B86"/>
    <w:rsid w:val="001B7CBA"/>
    <w:rsid w:val="001C04D5"/>
    <w:rsid w:val="001C2329"/>
    <w:rsid w:val="001C29F5"/>
    <w:rsid w:val="001C3EFA"/>
    <w:rsid w:val="001C488C"/>
    <w:rsid w:val="001C4CFA"/>
    <w:rsid w:val="001C5E7D"/>
    <w:rsid w:val="001C5ED4"/>
    <w:rsid w:val="001C6B12"/>
    <w:rsid w:val="001C7D16"/>
    <w:rsid w:val="001D0757"/>
    <w:rsid w:val="001D0C1A"/>
    <w:rsid w:val="001D1047"/>
    <w:rsid w:val="001D2B56"/>
    <w:rsid w:val="001D2D06"/>
    <w:rsid w:val="001D2F53"/>
    <w:rsid w:val="001D3A7B"/>
    <w:rsid w:val="001D41BF"/>
    <w:rsid w:val="001D4D74"/>
    <w:rsid w:val="001D5A31"/>
    <w:rsid w:val="001D6158"/>
    <w:rsid w:val="001D7534"/>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DDF"/>
    <w:rsid w:val="00202609"/>
    <w:rsid w:val="0020276B"/>
    <w:rsid w:val="00203319"/>
    <w:rsid w:val="00204087"/>
    <w:rsid w:val="0020480F"/>
    <w:rsid w:val="00204E2B"/>
    <w:rsid w:val="00204EC5"/>
    <w:rsid w:val="00205357"/>
    <w:rsid w:val="00207716"/>
    <w:rsid w:val="0021047B"/>
    <w:rsid w:val="00211B2E"/>
    <w:rsid w:val="002120A2"/>
    <w:rsid w:val="0021225D"/>
    <w:rsid w:val="002125F3"/>
    <w:rsid w:val="00213170"/>
    <w:rsid w:val="00214F28"/>
    <w:rsid w:val="00215ACE"/>
    <w:rsid w:val="00216C46"/>
    <w:rsid w:val="00217FF9"/>
    <w:rsid w:val="002208B9"/>
    <w:rsid w:val="00222530"/>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67FC1"/>
    <w:rsid w:val="0027075F"/>
    <w:rsid w:val="0027111E"/>
    <w:rsid w:val="00271FAF"/>
    <w:rsid w:val="00274235"/>
    <w:rsid w:val="002743F0"/>
    <w:rsid w:val="0027470F"/>
    <w:rsid w:val="0027533B"/>
    <w:rsid w:val="0027691E"/>
    <w:rsid w:val="00276BD0"/>
    <w:rsid w:val="00276F16"/>
    <w:rsid w:val="002804CD"/>
    <w:rsid w:val="002816E4"/>
    <w:rsid w:val="00282C70"/>
    <w:rsid w:val="00282D03"/>
    <w:rsid w:val="00282FED"/>
    <w:rsid w:val="002830AE"/>
    <w:rsid w:val="00283F40"/>
    <w:rsid w:val="00284107"/>
    <w:rsid w:val="00286E38"/>
    <w:rsid w:val="00290127"/>
    <w:rsid w:val="0029109F"/>
    <w:rsid w:val="002917B6"/>
    <w:rsid w:val="00291B79"/>
    <w:rsid w:val="002941CB"/>
    <w:rsid w:val="002954C3"/>
    <w:rsid w:val="00295C5E"/>
    <w:rsid w:val="002965B9"/>
    <w:rsid w:val="002A2751"/>
    <w:rsid w:val="002A2F7E"/>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6D52"/>
    <w:rsid w:val="002F77CC"/>
    <w:rsid w:val="002F7D57"/>
    <w:rsid w:val="0030016A"/>
    <w:rsid w:val="003001C3"/>
    <w:rsid w:val="00300C76"/>
    <w:rsid w:val="00304AB8"/>
    <w:rsid w:val="00305240"/>
    <w:rsid w:val="00306991"/>
    <w:rsid w:val="00307332"/>
    <w:rsid w:val="003102BF"/>
    <w:rsid w:val="003112BD"/>
    <w:rsid w:val="003121BE"/>
    <w:rsid w:val="00312302"/>
    <w:rsid w:val="00314B7E"/>
    <w:rsid w:val="003151E2"/>
    <w:rsid w:val="00315EF8"/>
    <w:rsid w:val="00316892"/>
    <w:rsid w:val="003169D2"/>
    <w:rsid w:val="00316AD9"/>
    <w:rsid w:val="003179EA"/>
    <w:rsid w:val="00320157"/>
    <w:rsid w:val="00320DA3"/>
    <w:rsid w:val="00320E59"/>
    <w:rsid w:val="00321A1B"/>
    <w:rsid w:val="00322151"/>
    <w:rsid w:val="00322A8A"/>
    <w:rsid w:val="00322D84"/>
    <w:rsid w:val="00323BF5"/>
    <w:rsid w:val="003249ED"/>
    <w:rsid w:val="00324FA1"/>
    <w:rsid w:val="003302EA"/>
    <w:rsid w:val="00330633"/>
    <w:rsid w:val="00330BE3"/>
    <w:rsid w:val="00332358"/>
    <w:rsid w:val="003337CD"/>
    <w:rsid w:val="00335A6E"/>
    <w:rsid w:val="00335E48"/>
    <w:rsid w:val="00336231"/>
    <w:rsid w:val="00336B23"/>
    <w:rsid w:val="003376F1"/>
    <w:rsid w:val="00337E6D"/>
    <w:rsid w:val="00340192"/>
    <w:rsid w:val="00341D1D"/>
    <w:rsid w:val="00342032"/>
    <w:rsid w:val="00342FA8"/>
    <w:rsid w:val="00343080"/>
    <w:rsid w:val="00343136"/>
    <w:rsid w:val="00344348"/>
    <w:rsid w:val="00344409"/>
    <w:rsid w:val="00345A36"/>
    <w:rsid w:val="00345C40"/>
    <w:rsid w:val="00345DE9"/>
    <w:rsid w:val="00346338"/>
    <w:rsid w:val="0034639A"/>
    <w:rsid w:val="003463A3"/>
    <w:rsid w:val="003464EE"/>
    <w:rsid w:val="00347F05"/>
    <w:rsid w:val="00350B3F"/>
    <w:rsid w:val="0035211C"/>
    <w:rsid w:val="003529BA"/>
    <w:rsid w:val="00353534"/>
    <w:rsid w:val="00353A5B"/>
    <w:rsid w:val="00353DC9"/>
    <w:rsid w:val="00355583"/>
    <w:rsid w:val="00355D7D"/>
    <w:rsid w:val="00355E5A"/>
    <w:rsid w:val="003562E8"/>
    <w:rsid w:val="0035761D"/>
    <w:rsid w:val="0035787A"/>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628"/>
    <w:rsid w:val="003C369C"/>
    <w:rsid w:val="003C3AB0"/>
    <w:rsid w:val="003C532E"/>
    <w:rsid w:val="003C5BEA"/>
    <w:rsid w:val="003D054B"/>
    <w:rsid w:val="003D1380"/>
    <w:rsid w:val="003D2B87"/>
    <w:rsid w:val="003D3549"/>
    <w:rsid w:val="003D572B"/>
    <w:rsid w:val="003E0C59"/>
    <w:rsid w:val="003E137A"/>
    <w:rsid w:val="003E1959"/>
    <w:rsid w:val="003E3B49"/>
    <w:rsid w:val="003E4EF4"/>
    <w:rsid w:val="003E6CDD"/>
    <w:rsid w:val="003E738D"/>
    <w:rsid w:val="003E74C3"/>
    <w:rsid w:val="003E7AC7"/>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2074"/>
    <w:rsid w:val="00402D70"/>
    <w:rsid w:val="00403711"/>
    <w:rsid w:val="00403CEC"/>
    <w:rsid w:val="00404173"/>
    <w:rsid w:val="00404C59"/>
    <w:rsid w:val="0040538D"/>
    <w:rsid w:val="004054CB"/>
    <w:rsid w:val="00410166"/>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465F"/>
    <w:rsid w:val="0044663F"/>
    <w:rsid w:val="0044717A"/>
    <w:rsid w:val="0044738E"/>
    <w:rsid w:val="00450242"/>
    <w:rsid w:val="0045091E"/>
    <w:rsid w:val="00450F74"/>
    <w:rsid w:val="004522CB"/>
    <w:rsid w:val="0045411E"/>
    <w:rsid w:val="00454332"/>
    <w:rsid w:val="0045443B"/>
    <w:rsid w:val="00454825"/>
    <w:rsid w:val="004554EA"/>
    <w:rsid w:val="00456B3B"/>
    <w:rsid w:val="00457C79"/>
    <w:rsid w:val="00457CC5"/>
    <w:rsid w:val="0046050C"/>
    <w:rsid w:val="004606CD"/>
    <w:rsid w:val="00460854"/>
    <w:rsid w:val="004611DF"/>
    <w:rsid w:val="00461FD5"/>
    <w:rsid w:val="00462B8A"/>
    <w:rsid w:val="0046471A"/>
    <w:rsid w:val="004648AA"/>
    <w:rsid w:val="00464BC2"/>
    <w:rsid w:val="00464D3C"/>
    <w:rsid w:val="00465089"/>
    <w:rsid w:val="00466246"/>
    <w:rsid w:val="00466541"/>
    <w:rsid w:val="00466878"/>
    <w:rsid w:val="00467AE0"/>
    <w:rsid w:val="00467E37"/>
    <w:rsid w:val="004701B6"/>
    <w:rsid w:val="0047179D"/>
    <w:rsid w:val="00471B1D"/>
    <w:rsid w:val="00472AC3"/>
    <w:rsid w:val="00472B16"/>
    <w:rsid w:val="00473624"/>
    <w:rsid w:val="00473892"/>
    <w:rsid w:val="00473AE7"/>
    <w:rsid w:val="004744AB"/>
    <w:rsid w:val="004752EA"/>
    <w:rsid w:val="0047605B"/>
    <w:rsid w:val="00477ECB"/>
    <w:rsid w:val="00480D1A"/>
    <w:rsid w:val="0048162E"/>
    <w:rsid w:val="0048376D"/>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416"/>
    <w:rsid w:val="004B29CD"/>
    <w:rsid w:val="004B3C14"/>
    <w:rsid w:val="004B3C70"/>
    <w:rsid w:val="004B4263"/>
    <w:rsid w:val="004B6B4C"/>
    <w:rsid w:val="004B6F6C"/>
    <w:rsid w:val="004B72E6"/>
    <w:rsid w:val="004C30D8"/>
    <w:rsid w:val="004C3868"/>
    <w:rsid w:val="004C3D04"/>
    <w:rsid w:val="004C453B"/>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E5A"/>
    <w:rsid w:val="004D7061"/>
    <w:rsid w:val="004D7628"/>
    <w:rsid w:val="004E0A18"/>
    <w:rsid w:val="004E0E53"/>
    <w:rsid w:val="004E1335"/>
    <w:rsid w:val="004E2CE0"/>
    <w:rsid w:val="004E4520"/>
    <w:rsid w:val="004E47E5"/>
    <w:rsid w:val="004E4F06"/>
    <w:rsid w:val="004E6082"/>
    <w:rsid w:val="004E7EFB"/>
    <w:rsid w:val="004F02B8"/>
    <w:rsid w:val="004F0384"/>
    <w:rsid w:val="004F08BB"/>
    <w:rsid w:val="004F19A9"/>
    <w:rsid w:val="004F23C8"/>
    <w:rsid w:val="004F2606"/>
    <w:rsid w:val="004F39A9"/>
    <w:rsid w:val="004F3A9B"/>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49D1"/>
    <w:rsid w:val="005569C3"/>
    <w:rsid w:val="005574C9"/>
    <w:rsid w:val="005576D2"/>
    <w:rsid w:val="00557EF3"/>
    <w:rsid w:val="00560817"/>
    <w:rsid w:val="0056163C"/>
    <w:rsid w:val="00561A30"/>
    <w:rsid w:val="00561B83"/>
    <w:rsid w:val="005624EB"/>
    <w:rsid w:val="00562A5E"/>
    <w:rsid w:val="005635B8"/>
    <w:rsid w:val="0056387B"/>
    <w:rsid w:val="005639E1"/>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4FA3"/>
    <w:rsid w:val="00575084"/>
    <w:rsid w:val="0057683E"/>
    <w:rsid w:val="00580928"/>
    <w:rsid w:val="00580D88"/>
    <w:rsid w:val="00581BCF"/>
    <w:rsid w:val="00581E25"/>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ED1"/>
    <w:rsid w:val="005B2FBA"/>
    <w:rsid w:val="005B2FC9"/>
    <w:rsid w:val="005B41E3"/>
    <w:rsid w:val="005B42AA"/>
    <w:rsid w:val="005B433B"/>
    <w:rsid w:val="005B536D"/>
    <w:rsid w:val="005B67AD"/>
    <w:rsid w:val="005B75CC"/>
    <w:rsid w:val="005C0290"/>
    <w:rsid w:val="005C181E"/>
    <w:rsid w:val="005C1F95"/>
    <w:rsid w:val="005C2B70"/>
    <w:rsid w:val="005C2BC2"/>
    <w:rsid w:val="005C2C84"/>
    <w:rsid w:val="005C321D"/>
    <w:rsid w:val="005C407C"/>
    <w:rsid w:val="005C4196"/>
    <w:rsid w:val="005C638F"/>
    <w:rsid w:val="005C6A3E"/>
    <w:rsid w:val="005C72FE"/>
    <w:rsid w:val="005C7424"/>
    <w:rsid w:val="005C791B"/>
    <w:rsid w:val="005D0134"/>
    <w:rsid w:val="005D0E0A"/>
    <w:rsid w:val="005D2B48"/>
    <w:rsid w:val="005D3866"/>
    <w:rsid w:val="005D4F33"/>
    <w:rsid w:val="005D51D7"/>
    <w:rsid w:val="005D643E"/>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17C"/>
    <w:rsid w:val="00611432"/>
    <w:rsid w:val="006119E0"/>
    <w:rsid w:val="00611B55"/>
    <w:rsid w:val="00611C3C"/>
    <w:rsid w:val="00611D64"/>
    <w:rsid w:val="00617777"/>
    <w:rsid w:val="00620086"/>
    <w:rsid w:val="00621577"/>
    <w:rsid w:val="00621E44"/>
    <w:rsid w:val="00622F6E"/>
    <w:rsid w:val="006230B3"/>
    <w:rsid w:val="00623101"/>
    <w:rsid w:val="00624043"/>
    <w:rsid w:val="006242CC"/>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50D53"/>
    <w:rsid w:val="00650EC1"/>
    <w:rsid w:val="00651433"/>
    <w:rsid w:val="00651A23"/>
    <w:rsid w:val="00651B72"/>
    <w:rsid w:val="00652170"/>
    <w:rsid w:val="00652BFB"/>
    <w:rsid w:val="00653A13"/>
    <w:rsid w:val="00654E99"/>
    <w:rsid w:val="00655D6C"/>
    <w:rsid w:val="006573DC"/>
    <w:rsid w:val="00660D0B"/>
    <w:rsid w:val="00661EBA"/>
    <w:rsid w:val="00662C01"/>
    <w:rsid w:val="00663947"/>
    <w:rsid w:val="006646A4"/>
    <w:rsid w:val="0066545D"/>
    <w:rsid w:val="006656FE"/>
    <w:rsid w:val="00665CEC"/>
    <w:rsid w:val="00667A94"/>
    <w:rsid w:val="00670BD1"/>
    <w:rsid w:val="00670D19"/>
    <w:rsid w:val="0067290B"/>
    <w:rsid w:val="00673F83"/>
    <w:rsid w:val="0067403B"/>
    <w:rsid w:val="006742C3"/>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926"/>
    <w:rsid w:val="00686AD2"/>
    <w:rsid w:val="0069092E"/>
    <w:rsid w:val="0069165C"/>
    <w:rsid w:val="0069177E"/>
    <w:rsid w:val="00693E59"/>
    <w:rsid w:val="006956F0"/>
    <w:rsid w:val="006A088D"/>
    <w:rsid w:val="006A1283"/>
    <w:rsid w:val="006A2D00"/>
    <w:rsid w:val="006A36B4"/>
    <w:rsid w:val="006A3875"/>
    <w:rsid w:val="006A4240"/>
    <w:rsid w:val="006A471F"/>
    <w:rsid w:val="006A554D"/>
    <w:rsid w:val="006A5D2E"/>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3A8"/>
    <w:rsid w:val="006E5497"/>
    <w:rsid w:val="006E5696"/>
    <w:rsid w:val="006E6758"/>
    <w:rsid w:val="006E70E2"/>
    <w:rsid w:val="006E7BB0"/>
    <w:rsid w:val="006E7BFA"/>
    <w:rsid w:val="006F0799"/>
    <w:rsid w:val="006F1027"/>
    <w:rsid w:val="006F1380"/>
    <w:rsid w:val="006F2980"/>
    <w:rsid w:val="006F2CEB"/>
    <w:rsid w:val="006F34DF"/>
    <w:rsid w:val="006F3C8D"/>
    <w:rsid w:val="006F437F"/>
    <w:rsid w:val="006F4390"/>
    <w:rsid w:val="006F4C57"/>
    <w:rsid w:val="006F514B"/>
    <w:rsid w:val="006F543A"/>
    <w:rsid w:val="006F7315"/>
    <w:rsid w:val="006F7965"/>
    <w:rsid w:val="006F7C38"/>
    <w:rsid w:val="0070059B"/>
    <w:rsid w:val="007007F6"/>
    <w:rsid w:val="0070144C"/>
    <w:rsid w:val="007017FB"/>
    <w:rsid w:val="00701E76"/>
    <w:rsid w:val="00703A89"/>
    <w:rsid w:val="00703E2B"/>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2A43"/>
    <w:rsid w:val="007138F4"/>
    <w:rsid w:val="00713A30"/>
    <w:rsid w:val="00713FAC"/>
    <w:rsid w:val="00714903"/>
    <w:rsid w:val="00716E12"/>
    <w:rsid w:val="007170D5"/>
    <w:rsid w:val="007207F0"/>
    <w:rsid w:val="00720AE2"/>
    <w:rsid w:val="007219B2"/>
    <w:rsid w:val="00721AFF"/>
    <w:rsid w:val="007230EA"/>
    <w:rsid w:val="0072311F"/>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6DD"/>
    <w:rsid w:val="0074796B"/>
    <w:rsid w:val="0075043B"/>
    <w:rsid w:val="00750EB4"/>
    <w:rsid w:val="00751E32"/>
    <w:rsid w:val="00752684"/>
    <w:rsid w:val="00753108"/>
    <w:rsid w:val="00754B4E"/>
    <w:rsid w:val="00755927"/>
    <w:rsid w:val="00755B92"/>
    <w:rsid w:val="00755C98"/>
    <w:rsid w:val="00757F69"/>
    <w:rsid w:val="007604BC"/>
    <w:rsid w:val="007632E7"/>
    <w:rsid w:val="00764590"/>
    <w:rsid w:val="0076510C"/>
    <w:rsid w:val="0076534C"/>
    <w:rsid w:val="007660C8"/>
    <w:rsid w:val="00766467"/>
    <w:rsid w:val="007674E9"/>
    <w:rsid w:val="00767683"/>
    <w:rsid w:val="00767C16"/>
    <w:rsid w:val="007705F0"/>
    <w:rsid w:val="007715ED"/>
    <w:rsid w:val="007717E4"/>
    <w:rsid w:val="007735CB"/>
    <w:rsid w:val="00774B07"/>
    <w:rsid w:val="00774C9B"/>
    <w:rsid w:val="00775B17"/>
    <w:rsid w:val="00776C35"/>
    <w:rsid w:val="00777A5C"/>
    <w:rsid w:val="00780F41"/>
    <w:rsid w:val="007816AE"/>
    <w:rsid w:val="00782361"/>
    <w:rsid w:val="0078355C"/>
    <w:rsid w:val="007836A0"/>
    <w:rsid w:val="007843CF"/>
    <w:rsid w:val="00784AFF"/>
    <w:rsid w:val="00786538"/>
    <w:rsid w:val="00790B60"/>
    <w:rsid w:val="0079178F"/>
    <w:rsid w:val="00791DCF"/>
    <w:rsid w:val="007924D3"/>
    <w:rsid w:val="00792C65"/>
    <w:rsid w:val="00793C44"/>
    <w:rsid w:val="00793D0B"/>
    <w:rsid w:val="00793F81"/>
    <w:rsid w:val="00794355"/>
    <w:rsid w:val="00794433"/>
    <w:rsid w:val="00795076"/>
    <w:rsid w:val="00795607"/>
    <w:rsid w:val="00796960"/>
    <w:rsid w:val="00796A49"/>
    <w:rsid w:val="00796ED9"/>
    <w:rsid w:val="00797B52"/>
    <w:rsid w:val="007A0223"/>
    <w:rsid w:val="007A0678"/>
    <w:rsid w:val="007A16D0"/>
    <w:rsid w:val="007A17F0"/>
    <w:rsid w:val="007A1986"/>
    <w:rsid w:val="007A2346"/>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592"/>
    <w:rsid w:val="007B7F45"/>
    <w:rsid w:val="007C01C0"/>
    <w:rsid w:val="007C062E"/>
    <w:rsid w:val="007C0FB9"/>
    <w:rsid w:val="007C105B"/>
    <w:rsid w:val="007C135F"/>
    <w:rsid w:val="007C26D8"/>
    <w:rsid w:val="007C2733"/>
    <w:rsid w:val="007C2AE0"/>
    <w:rsid w:val="007C318C"/>
    <w:rsid w:val="007C31F1"/>
    <w:rsid w:val="007C4053"/>
    <w:rsid w:val="007C4073"/>
    <w:rsid w:val="007C622F"/>
    <w:rsid w:val="007C7C6D"/>
    <w:rsid w:val="007D0599"/>
    <w:rsid w:val="007D07BD"/>
    <w:rsid w:val="007D085B"/>
    <w:rsid w:val="007D0F6B"/>
    <w:rsid w:val="007D1843"/>
    <w:rsid w:val="007D1CA9"/>
    <w:rsid w:val="007D284F"/>
    <w:rsid w:val="007D2904"/>
    <w:rsid w:val="007D3352"/>
    <w:rsid w:val="007D33C8"/>
    <w:rsid w:val="007D4253"/>
    <w:rsid w:val="007D474B"/>
    <w:rsid w:val="007D5460"/>
    <w:rsid w:val="007D593F"/>
    <w:rsid w:val="007D5B04"/>
    <w:rsid w:val="007D6526"/>
    <w:rsid w:val="007D6660"/>
    <w:rsid w:val="007D6847"/>
    <w:rsid w:val="007D6CA9"/>
    <w:rsid w:val="007D6F01"/>
    <w:rsid w:val="007D7979"/>
    <w:rsid w:val="007E1312"/>
    <w:rsid w:val="007E178F"/>
    <w:rsid w:val="007E1D56"/>
    <w:rsid w:val="007E4AFB"/>
    <w:rsid w:val="007E4DF0"/>
    <w:rsid w:val="007E5BD4"/>
    <w:rsid w:val="007E6BCD"/>
    <w:rsid w:val="007E7390"/>
    <w:rsid w:val="007E776A"/>
    <w:rsid w:val="007F00D5"/>
    <w:rsid w:val="007F0BB3"/>
    <w:rsid w:val="007F127B"/>
    <w:rsid w:val="007F2C2D"/>
    <w:rsid w:val="007F2E0A"/>
    <w:rsid w:val="007F3AC5"/>
    <w:rsid w:val="007F3AFD"/>
    <w:rsid w:val="007F3CF1"/>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15D"/>
    <w:rsid w:val="008024C5"/>
    <w:rsid w:val="00804A28"/>
    <w:rsid w:val="00804DB8"/>
    <w:rsid w:val="008066E8"/>
    <w:rsid w:val="008077D7"/>
    <w:rsid w:val="00807C8A"/>
    <w:rsid w:val="00810900"/>
    <w:rsid w:val="00810B93"/>
    <w:rsid w:val="00811BF2"/>
    <w:rsid w:val="00813028"/>
    <w:rsid w:val="008138BB"/>
    <w:rsid w:val="00813A7B"/>
    <w:rsid w:val="00814623"/>
    <w:rsid w:val="00814885"/>
    <w:rsid w:val="008148C9"/>
    <w:rsid w:val="00820337"/>
    <w:rsid w:val="0082098E"/>
    <w:rsid w:val="00820D80"/>
    <w:rsid w:val="00820FEF"/>
    <w:rsid w:val="00822357"/>
    <w:rsid w:val="00822473"/>
    <w:rsid w:val="00823F69"/>
    <w:rsid w:val="0082504A"/>
    <w:rsid w:val="00826BD1"/>
    <w:rsid w:val="00826D79"/>
    <w:rsid w:val="00827A3E"/>
    <w:rsid w:val="00830B74"/>
    <w:rsid w:val="00831B4C"/>
    <w:rsid w:val="00831CE4"/>
    <w:rsid w:val="008334CB"/>
    <w:rsid w:val="00833625"/>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3906"/>
    <w:rsid w:val="00853AA7"/>
    <w:rsid w:val="00853AEE"/>
    <w:rsid w:val="00853BDA"/>
    <w:rsid w:val="008564E8"/>
    <w:rsid w:val="00856C9A"/>
    <w:rsid w:val="008572EF"/>
    <w:rsid w:val="00857E99"/>
    <w:rsid w:val="00861838"/>
    <w:rsid w:val="00861B17"/>
    <w:rsid w:val="00863C3B"/>
    <w:rsid w:val="00863F1E"/>
    <w:rsid w:val="00865A86"/>
    <w:rsid w:val="00866E17"/>
    <w:rsid w:val="00867286"/>
    <w:rsid w:val="00867AE0"/>
    <w:rsid w:val="00867BC1"/>
    <w:rsid w:val="00870429"/>
    <w:rsid w:val="00870561"/>
    <w:rsid w:val="008708A7"/>
    <w:rsid w:val="008709A7"/>
    <w:rsid w:val="00870C91"/>
    <w:rsid w:val="00870F39"/>
    <w:rsid w:val="00871EF3"/>
    <w:rsid w:val="00872A60"/>
    <w:rsid w:val="00873436"/>
    <w:rsid w:val="00873A20"/>
    <w:rsid w:val="008748B3"/>
    <w:rsid w:val="00874AEF"/>
    <w:rsid w:val="00875348"/>
    <w:rsid w:val="0087632E"/>
    <w:rsid w:val="008772E5"/>
    <w:rsid w:val="00877EB5"/>
    <w:rsid w:val="00880834"/>
    <w:rsid w:val="008820B8"/>
    <w:rsid w:val="00883020"/>
    <w:rsid w:val="00883ABD"/>
    <w:rsid w:val="008842F7"/>
    <w:rsid w:val="00884B20"/>
    <w:rsid w:val="00884BB4"/>
    <w:rsid w:val="008851A8"/>
    <w:rsid w:val="008852F4"/>
    <w:rsid w:val="0088673D"/>
    <w:rsid w:val="00886825"/>
    <w:rsid w:val="00887143"/>
    <w:rsid w:val="00887D33"/>
    <w:rsid w:val="008929FE"/>
    <w:rsid w:val="00894DFC"/>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A72FD"/>
    <w:rsid w:val="008B00D9"/>
    <w:rsid w:val="008B01F1"/>
    <w:rsid w:val="008B04AD"/>
    <w:rsid w:val="008B2209"/>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E6ECF"/>
    <w:rsid w:val="008F0084"/>
    <w:rsid w:val="008F0583"/>
    <w:rsid w:val="008F08D2"/>
    <w:rsid w:val="008F1D9B"/>
    <w:rsid w:val="008F24A1"/>
    <w:rsid w:val="008F3EBB"/>
    <w:rsid w:val="008F52FC"/>
    <w:rsid w:val="008F5673"/>
    <w:rsid w:val="008F6198"/>
    <w:rsid w:val="008F653C"/>
    <w:rsid w:val="008F6BEB"/>
    <w:rsid w:val="008F7554"/>
    <w:rsid w:val="00900011"/>
    <w:rsid w:val="0090067C"/>
    <w:rsid w:val="00900B60"/>
    <w:rsid w:val="0090224C"/>
    <w:rsid w:val="00902D1E"/>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3AFA"/>
    <w:rsid w:val="00934829"/>
    <w:rsid w:val="0093647B"/>
    <w:rsid w:val="0093663E"/>
    <w:rsid w:val="00936937"/>
    <w:rsid w:val="00937CFE"/>
    <w:rsid w:val="009404BC"/>
    <w:rsid w:val="0094078E"/>
    <w:rsid w:val="0094102B"/>
    <w:rsid w:val="009412B1"/>
    <w:rsid w:val="00941E52"/>
    <w:rsid w:val="009428CE"/>
    <w:rsid w:val="00944055"/>
    <w:rsid w:val="009445AD"/>
    <w:rsid w:val="00944A78"/>
    <w:rsid w:val="00945B0A"/>
    <w:rsid w:val="00945F2E"/>
    <w:rsid w:val="00946595"/>
    <w:rsid w:val="0094671A"/>
    <w:rsid w:val="00946BEF"/>
    <w:rsid w:val="00947E0F"/>
    <w:rsid w:val="009500C8"/>
    <w:rsid w:val="00950AD7"/>
    <w:rsid w:val="00952711"/>
    <w:rsid w:val="0095363C"/>
    <w:rsid w:val="00954578"/>
    <w:rsid w:val="009560E6"/>
    <w:rsid w:val="009561DB"/>
    <w:rsid w:val="00957070"/>
    <w:rsid w:val="00957922"/>
    <w:rsid w:val="009608D2"/>
    <w:rsid w:val="00960BBB"/>
    <w:rsid w:val="0096154C"/>
    <w:rsid w:val="00961E5D"/>
    <w:rsid w:val="00963323"/>
    <w:rsid w:val="00963BA1"/>
    <w:rsid w:val="00963ED5"/>
    <w:rsid w:val="009650DA"/>
    <w:rsid w:val="0096614A"/>
    <w:rsid w:val="00966AF6"/>
    <w:rsid w:val="00967B4E"/>
    <w:rsid w:val="00970F4A"/>
    <w:rsid w:val="00970FB9"/>
    <w:rsid w:val="009719BD"/>
    <w:rsid w:val="00971A0E"/>
    <w:rsid w:val="00971A9F"/>
    <w:rsid w:val="00971B0A"/>
    <w:rsid w:val="00973390"/>
    <w:rsid w:val="009748FE"/>
    <w:rsid w:val="0097519B"/>
    <w:rsid w:val="00975989"/>
    <w:rsid w:val="009769AE"/>
    <w:rsid w:val="009770FE"/>
    <w:rsid w:val="00977B89"/>
    <w:rsid w:val="00980152"/>
    <w:rsid w:val="009809BF"/>
    <w:rsid w:val="009809F9"/>
    <w:rsid w:val="00981105"/>
    <w:rsid w:val="0098335A"/>
    <w:rsid w:val="009843A8"/>
    <w:rsid w:val="00984523"/>
    <w:rsid w:val="00985639"/>
    <w:rsid w:val="009861A7"/>
    <w:rsid w:val="00986BA4"/>
    <w:rsid w:val="00987322"/>
    <w:rsid w:val="0099034F"/>
    <w:rsid w:val="00990CF3"/>
    <w:rsid w:val="009910BE"/>
    <w:rsid w:val="009917E3"/>
    <w:rsid w:val="00991CE2"/>
    <w:rsid w:val="0099202E"/>
    <w:rsid w:val="00992E00"/>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29F0"/>
    <w:rsid w:val="009B3CAC"/>
    <w:rsid w:val="009B3DDB"/>
    <w:rsid w:val="009B4B85"/>
    <w:rsid w:val="009B526C"/>
    <w:rsid w:val="009B710F"/>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78B5"/>
    <w:rsid w:val="009E00ED"/>
    <w:rsid w:val="009E0B0E"/>
    <w:rsid w:val="009E15FA"/>
    <w:rsid w:val="009E206C"/>
    <w:rsid w:val="009E24DD"/>
    <w:rsid w:val="009E2E36"/>
    <w:rsid w:val="009E3B0F"/>
    <w:rsid w:val="009E3BD9"/>
    <w:rsid w:val="009E3C94"/>
    <w:rsid w:val="009E42B1"/>
    <w:rsid w:val="009E4BC3"/>
    <w:rsid w:val="009E57EB"/>
    <w:rsid w:val="009E6857"/>
    <w:rsid w:val="009E74B8"/>
    <w:rsid w:val="009F150E"/>
    <w:rsid w:val="009F156B"/>
    <w:rsid w:val="009F2168"/>
    <w:rsid w:val="009F2DF9"/>
    <w:rsid w:val="009F3443"/>
    <w:rsid w:val="009F4856"/>
    <w:rsid w:val="009F53B4"/>
    <w:rsid w:val="009F59DF"/>
    <w:rsid w:val="009F6AF5"/>
    <w:rsid w:val="009F71B5"/>
    <w:rsid w:val="009F730F"/>
    <w:rsid w:val="00A00DF6"/>
    <w:rsid w:val="00A026C8"/>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00E1"/>
    <w:rsid w:val="00A225DE"/>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45800"/>
    <w:rsid w:val="00A5056D"/>
    <w:rsid w:val="00A53AC7"/>
    <w:rsid w:val="00A546D9"/>
    <w:rsid w:val="00A5487F"/>
    <w:rsid w:val="00A55CA9"/>
    <w:rsid w:val="00A56B34"/>
    <w:rsid w:val="00A57468"/>
    <w:rsid w:val="00A57621"/>
    <w:rsid w:val="00A600F7"/>
    <w:rsid w:val="00A619FB"/>
    <w:rsid w:val="00A63D44"/>
    <w:rsid w:val="00A66108"/>
    <w:rsid w:val="00A66C4C"/>
    <w:rsid w:val="00A66D6B"/>
    <w:rsid w:val="00A66F82"/>
    <w:rsid w:val="00A67A61"/>
    <w:rsid w:val="00A708F5"/>
    <w:rsid w:val="00A70A12"/>
    <w:rsid w:val="00A70C63"/>
    <w:rsid w:val="00A70ED7"/>
    <w:rsid w:val="00A7140E"/>
    <w:rsid w:val="00A718A0"/>
    <w:rsid w:val="00A7269D"/>
    <w:rsid w:val="00A729ED"/>
    <w:rsid w:val="00A72D62"/>
    <w:rsid w:val="00A73A6E"/>
    <w:rsid w:val="00A75C28"/>
    <w:rsid w:val="00A811C8"/>
    <w:rsid w:val="00A81B6D"/>
    <w:rsid w:val="00A824E6"/>
    <w:rsid w:val="00A83BE1"/>
    <w:rsid w:val="00A83D58"/>
    <w:rsid w:val="00A845F2"/>
    <w:rsid w:val="00A84BBA"/>
    <w:rsid w:val="00A85E57"/>
    <w:rsid w:val="00A8615A"/>
    <w:rsid w:val="00A8655B"/>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587A"/>
    <w:rsid w:val="00AA5D11"/>
    <w:rsid w:val="00AA70BB"/>
    <w:rsid w:val="00AA7511"/>
    <w:rsid w:val="00AA7AF9"/>
    <w:rsid w:val="00AB054F"/>
    <w:rsid w:val="00AB1199"/>
    <w:rsid w:val="00AB35F6"/>
    <w:rsid w:val="00AB3D6B"/>
    <w:rsid w:val="00AB4111"/>
    <w:rsid w:val="00AB4710"/>
    <w:rsid w:val="00AC05A5"/>
    <w:rsid w:val="00AC3206"/>
    <w:rsid w:val="00AC3C4C"/>
    <w:rsid w:val="00AC3FEC"/>
    <w:rsid w:val="00AC4AFF"/>
    <w:rsid w:val="00AC624A"/>
    <w:rsid w:val="00AC6C64"/>
    <w:rsid w:val="00AC7310"/>
    <w:rsid w:val="00AC7CE1"/>
    <w:rsid w:val="00AD095B"/>
    <w:rsid w:val="00AD115B"/>
    <w:rsid w:val="00AD1394"/>
    <w:rsid w:val="00AD2C99"/>
    <w:rsid w:val="00AD2E16"/>
    <w:rsid w:val="00AD469A"/>
    <w:rsid w:val="00AD74C5"/>
    <w:rsid w:val="00AD780C"/>
    <w:rsid w:val="00AE13B0"/>
    <w:rsid w:val="00AE20F3"/>
    <w:rsid w:val="00AE217B"/>
    <w:rsid w:val="00AE3AB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78B5"/>
    <w:rsid w:val="00B001A3"/>
    <w:rsid w:val="00B0090E"/>
    <w:rsid w:val="00B0112F"/>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17D6"/>
    <w:rsid w:val="00B127AB"/>
    <w:rsid w:val="00B12BD3"/>
    <w:rsid w:val="00B12BDC"/>
    <w:rsid w:val="00B13364"/>
    <w:rsid w:val="00B13B01"/>
    <w:rsid w:val="00B13C73"/>
    <w:rsid w:val="00B13FD5"/>
    <w:rsid w:val="00B14595"/>
    <w:rsid w:val="00B14867"/>
    <w:rsid w:val="00B1540A"/>
    <w:rsid w:val="00B1674A"/>
    <w:rsid w:val="00B20048"/>
    <w:rsid w:val="00B2072A"/>
    <w:rsid w:val="00B219D4"/>
    <w:rsid w:val="00B22352"/>
    <w:rsid w:val="00B22F40"/>
    <w:rsid w:val="00B24903"/>
    <w:rsid w:val="00B25707"/>
    <w:rsid w:val="00B2601F"/>
    <w:rsid w:val="00B264E9"/>
    <w:rsid w:val="00B30860"/>
    <w:rsid w:val="00B309C7"/>
    <w:rsid w:val="00B31BD6"/>
    <w:rsid w:val="00B3304F"/>
    <w:rsid w:val="00B330B8"/>
    <w:rsid w:val="00B334F8"/>
    <w:rsid w:val="00B33D46"/>
    <w:rsid w:val="00B34031"/>
    <w:rsid w:val="00B3560D"/>
    <w:rsid w:val="00B37118"/>
    <w:rsid w:val="00B37419"/>
    <w:rsid w:val="00B374DC"/>
    <w:rsid w:val="00B37A08"/>
    <w:rsid w:val="00B37A10"/>
    <w:rsid w:val="00B37AF7"/>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C90"/>
    <w:rsid w:val="00B57EC2"/>
    <w:rsid w:val="00B60395"/>
    <w:rsid w:val="00B61294"/>
    <w:rsid w:val="00B61559"/>
    <w:rsid w:val="00B61C1A"/>
    <w:rsid w:val="00B6280D"/>
    <w:rsid w:val="00B63428"/>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5E5D"/>
    <w:rsid w:val="00B7659C"/>
    <w:rsid w:val="00B772E9"/>
    <w:rsid w:val="00B77E68"/>
    <w:rsid w:val="00B77E80"/>
    <w:rsid w:val="00B80A89"/>
    <w:rsid w:val="00B80EC6"/>
    <w:rsid w:val="00B81522"/>
    <w:rsid w:val="00B81D67"/>
    <w:rsid w:val="00B824EA"/>
    <w:rsid w:val="00B82EAE"/>
    <w:rsid w:val="00B83380"/>
    <w:rsid w:val="00B83BE6"/>
    <w:rsid w:val="00B83DA9"/>
    <w:rsid w:val="00B84548"/>
    <w:rsid w:val="00B84A85"/>
    <w:rsid w:val="00B85352"/>
    <w:rsid w:val="00B868CD"/>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33EC"/>
    <w:rsid w:val="00BC354C"/>
    <w:rsid w:val="00BC36C2"/>
    <w:rsid w:val="00BC4249"/>
    <w:rsid w:val="00BC6AD3"/>
    <w:rsid w:val="00BC78BC"/>
    <w:rsid w:val="00BD056E"/>
    <w:rsid w:val="00BD0C2E"/>
    <w:rsid w:val="00BD1279"/>
    <w:rsid w:val="00BD224C"/>
    <w:rsid w:val="00BD2FF5"/>
    <w:rsid w:val="00BD3016"/>
    <w:rsid w:val="00BD351A"/>
    <w:rsid w:val="00BD4229"/>
    <w:rsid w:val="00BD54A9"/>
    <w:rsid w:val="00BD6405"/>
    <w:rsid w:val="00BD6CB0"/>
    <w:rsid w:val="00BE04A7"/>
    <w:rsid w:val="00BE2577"/>
    <w:rsid w:val="00BE3441"/>
    <w:rsid w:val="00BE37C8"/>
    <w:rsid w:val="00BE4105"/>
    <w:rsid w:val="00BE497D"/>
    <w:rsid w:val="00BE4EFC"/>
    <w:rsid w:val="00BE5A20"/>
    <w:rsid w:val="00BE67E8"/>
    <w:rsid w:val="00BE7162"/>
    <w:rsid w:val="00BE78B6"/>
    <w:rsid w:val="00BE7F9A"/>
    <w:rsid w:val="00BF0C28"/>
    <w:rsid w:val="00BF0FD3"/>
    <w:rsid w:val="00BF1B2D"/>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202F"/>
    <w:rsid w:val="00C0340C"/>
    <w:rsid w:val="00C03A7C"/>
    <w:rsid w:val="00C0406E"/>
    <w:rsid w:val="00C04DFF"/>
    <w:rsid w:val="00C059E6"/>
    <w:rsid w:val="00C079BA"/>
    <w:rsid w:val="00C100E2"/>
    <w:rsid w:val="00C100ED"/>
    <w:rsid w:val="00C10EC5"/>
    <w:rsid w:val="00C11747"/>
    <w:rsid w:val="00C1184D"/>
    <w:rsid w:val="00C1426D"/>
    <w:rsid w:val="00C15680"/>
    <w:rsid w:val="00C17ED4"/>
    <w:rsid w:val="00C21886"/>
    <w:rsid w:val="00C21963"/>
    <w:rsid w:val="00C21DFF"/>
    <w:rsid w:val="00C23632"/>
    <w:rsid w:val="00C24665"/>
    <w:rsid w:val="00C24B50"/>
    <w:rsid w:val="00C2539F"/>
    <w:rsid w:val="00C258AE"/>
    <w:rsid w:val="00C26412"/>
    <w:rsid w:val="00C26F2F"/>
    <w:rsid w:val="00C27F8A"/>
    <w:rsid w:val="00C30590"/>
    <w:rsid w:val="00C3463E"/>
    <w:rsid w:val="00C34CA5"/>
    <w:rsid w:val="00C34F89"/>
    <w:rsid w:val="00C353EB"/>
    <w:rsid w:val="00C3687F"/>
    <w:rsid w:val="00C36B72"/>
    <w:rsid w:val="00C37D70"/>
    <w:rsid w:val="00C41A2F"/>
    <w:rsid w:val="00C41D53"/>
    <w:rsid w:val="00C42DD3"/>
    <w:rsid w:val="00C43322"/>
    <w:rsid w:val="00C438F8"/>
    <w:rsid w:val="00C449B8"/>
    <w:rsid w:val="00C45F8E"/>
    <w:rsid w:val="00C47F2A"/>
    <w:rsid w:val="00C517EB"/>
    <w:rsid w:val="00C536D9"/>
    <w:rsid w:val="00C53855"/>
    <w:rsid w:val="00C5586C"/>
    <w:rsid w:val="00C565EF"/>
    <w:rsid w:val="00C5660F"/>
    <w:rsid w:val="00C567BD"/>
    <w:rsid w:val="00C56B7A"/>
    <w:rsid w:val="00C57896"/>
    <w:rsid w:val="00C614B1"/>
    <w:rsid w:val="00C61938"/>
    <w:rsid w:val="00C61BC6"/>
    <w:rsid w:val="00C62B02"/>
    <w:rsid w:val="00C62F90"/>
    <w:rsid w:val="00C62FF4"/>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360"/>
    <w:rsid w:val="00C824BC"/>
    <w:rsid w:val="00C8301B"/>
    <w:rsid w:val="00C83692"/>
    <w:rsid w:val="00C837AE"/>
    <w:rsid w:val="00C8407A"/>
    <w:rsid w:val="00C84D54"/>
    <w:rsid w:val="00C85A1B"/>
    <w:rsid w:val="00C85FD4"/>
    <w:rsid w:val="00C86132"/>
    <w:rsid w:val="00C871F7"/>
    <w:rsid w:val="00C87D5A"/>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0B14"/>
    <w:rsid w:val="00CB1AD1"/>
    <w:rsid w:val="00CB1B35"/>
    <w:rsid w:val="00CB21C7"/>
    <w:rsid w:val="00CB3220"/>
    <w:rsid w:val="00CB37A2"/>
    <w:rsid w:val="00CB535A"/>
    <w:rsid w:val="00CB6BE2"/>
    <w:rsid w:val="00CB7735"/>
    <w:rsid w:val="00CB78F8"/>
    <w:rsid w:val="00CB7FC8"/>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CF5CA5"/>
    <w:rsid w:val="00D015DB"/>
    <w:rsid w:val="00D02D7F"/>
    <w:rsid w:val="00D030E4"/>
    <w:rsid w:val="00D046B8"/>
    <w:rsid w:val="00D04BB3"/>
    <w:rsid w:val="00D04F3E"/>
    <w:rsid w:val="00D05BBB"/>
    <w:rsid w:val="00D06EE1"/>
    <w:rsid w:val="00D10DA3"/>
    <w:rsid w:val="00D10FA6"/>
    <w:rsid w:val="00D113C3"/>
    <w:rsid w:val="00D13288"/>
    <w:rsid w:val="00D13A3A"/>
    <w:rsid w:val="00D14990"/>
    <w:rsid w:val="00D15110"/>
    <w:rsid w:val="00D1576B"/>
    <w:rsid w:val="00D15889"/>
    <w:rsid w:val="00D15C9A"/>
    <w:rsid w:val="00D16EBA"/>
    <w:rsid w:val="00D1705F"/>
    <w:rsid w:val="00D171CE"/>
    <w:rsid w:val="00D1733A"/>
    <w:rsid w:val="00D175D3"/>
    <w:rsid w:val="00D203EC"/>
    <w:rsid w:val="00D204AE"/>
    <w:rsid w:val="00D2088A"/>
    <w:rsid w:val="00D20D09"/>
    <w:rsid w:val="00D2264E"/>
    <w:rsid w:val="00D23094"/>
    <w:rsid w:val="00D2396A"/>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158E"/>
    <w:rsid w:val="00D420CB"/>
    <w:rsid w:val="00D43299"/>
    <w:rsid w:val="00D435EF"/>
    <w:rsid w:val="00D47421"/>
    <w:rsid w:val="00D47EB4"/>
    <w:rsid w:val="00D51172"/>
    <w:rsid w:val="00D51DFD"/>
    <w:rsid w:val="00D51EC3"/>
    <w:rsid w:val="00D52D6C"/>
    <w:rsid w:val="00D53728"/>
    <w:rsid w:val="00D54CE7"/>
    <w:rsid w:val="00D54F1A"/>
    <w:rsid w:val="00D55221"/>
    <w:rsid w:val="00D55625"/>
    <w:rsid w:val="00D559C6"/>
    <w:rsid w:val="00D55DA1"/>
    <w:rsid w:val="00D56BC7"/>
    <w:rsid w:val="00D6125A"/>
    <w:rsid w:val="00D614DC"/>
    <w:rsid w:val="00D6195D"/>
    <w:rsid w:val="00D629BF"/>
    <w:rsid w:val="00D62D56"/>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22C"/>
    <w:rsid w:val="00D84484"/>
    <w:rsid w:val="00D85CD1"/>
    <w:rsid w:val="00D8732F"/>
    <w:rsid w:val="00D8772C"/>
    <w:rsid w:val="00D87758"/>
    <w:rsid w:val="00D90615"/>
    <w:rsid w:val="00D91AF5"/>
    <w:rsid w:val="00D92C04"/>
    <w:rsid w:val="00D9347B"/>
    <w:rsid w:val="00D93773"/>
    <w:rsid w:val="00D93B3E"/>
    <w:rsid w:val="00D94A34"/>
    <w:rsid w:val="00D9539F"/>
    <w:rsid w:val="00D954EA"/>
    <w:rsid w:val="00D95AC3"/>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2A2B"/>
    <w:rsid w:val="00DB45A1"/>
    <w:rsid w:val="00DB4EDA"/>
    <w:rsid w:val="00DB5D70"/>
    <w:rsid w:val="00DB607F"/>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386E"/>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7920"/>
    <w:rsid w:val="00E00A6C"/>
    <w:rsid w:val="00E015B0"/>
    <w:rsid w:val="00E01DDD"/>
    <w:rsid w:val="00E020CA"/>
    <w:rsid w:val="00E020CB"/>
    <w:rsid w:val="00E033BC"/>
    <w:rsid w:val="00E0393A"/>
    <w:rsid w:val="00E05319"/>
    <w:rsid w:val="00E07765"/>
    <w:rsid w:val="00E1016D"/>
    <w:rsid w:val="00E10D8B"/>
    <w:rsid w:val="00E11047"/>
    <w:rsid w:val="00E11609"/>
    <w:rsid w:val="00E1690A"/>
    <w:rsid w:val="00E2088D"/>
    <w:rsid w:val="00E22867"/>
    <w:rsid w:val="00E2297E"/>
    <w:rsid w:val="00E244FC"/>
    <w:rsid w:val="00E24E98"/>
    <w:rsid w:val="00E25990"/>
    <w:rsid w:val="00E25C3C"/>
    <w:rsid w:val="00E26586"/>
    <w:rsid w:val="00E26CEC"/>
    <w:rsid w:val="00E27891"/>
    <w:rsid w:val="00E27E28"/>
    <w:rsid w:val="00E3025A"/>
    <w:rsid w:val="00E30885"/>
    <w:rsid w:val="00E32956"/>
    <w:rsid w:val="00E33E59"/>
    <w:rsid w:val="00E344D7"/>
    <w:rsid w:val="00E35180"/>
    <w:rsid w:val="00E36609"/>
    <w:rsid w:val="00E40914"/>
    <w:rsid w:val="00E41E1D"/>
    <w:rsid w:val="00E41E68"/>
    <w:rsid w:val="00E42DBF"/>
    <w:rsid w:val="00E44597"/>
    <w:rsid w:val="00E458A9"/>
    <w:rsid w:val="00E458AD"/>
    <w:rsid w:val="00E462FC"/>
    <w:rsid w:val="00E46E3E"/>
    <w:rsid w:val="00E46F12"/>
    <w:rsid w:val="00E47C54"/>
    <w:rsid w:val="00E500CB"/>
    <w:rsid w:val="00E5029F"/>
    <w:rsid w:val="00E507E4"/>
    <w:rsid w:val="00E508BB"/>
    <w:rsid w:val="00E51677"/>
    <w:rsid w:val="00E52ABE"/>
    <w:rsid w:val="00E52FBE"/>
    <w:rsid w:val="00E535D4"/>
    <w:rsid w:val="00E5416F"/>
    <w:rsid w:val="00E545B3"/>
    <w:rsid w:val="00E54C67"/>
    <w:rsid w:val="00E574AF"/>
    <w:rsid w:val="00E5769A"/>
    <w:rsid w:val="00E57C23"/>
    <w:rsid w:val="00E60188"/>
    <w:rsid w:val="00E618A9"/>
    <w:rsid w:val="00E630A1"/>
    <w:rsid w:val="00E631E4"/>
    <w:rsid w:val="00E663BD"/>
    <w:rsid w:val="00E70E87"/>
    <w:rsid w:val="00E71344"/>
    <w:rsid w:val="00E718DC"/>
    <w:rsid w:val="00E72391"/>
    <w:rsid w:val="00E73036"/>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862"/>
    <w:rsid w:val="00EA2CE5"/>
    <w:rsid w:val="00EA415F"/>
    <w:rsid w:val="00EA5F7B"/>
    <w:rsid w:val="00EA6424"/>
    <w:rsid w:val="00EA7B3C"/>
    <w:rsid w:val="00EB0209"/>
    <w:rsid w:val="00EB0254"/>
    <w:rsid w:val="00EB08BF"/>
    <w:rsid w:val="00EB1C8C"/>
    <w:rsid w:val="00EB1F3E"/>
    <w:rsid w:val="00EB1FD2"/>
    <w:rsid w:val="00EB2395"/>
    <w:rsid w:val="00EB25DC"/>
    <w:rsid w:val="00EB649D"/>
    <w:rsid w:val="00EC02F0"/>
    <w:rsid w:val="00EC084E"/>
    <w:rsid w:val="00EC0C54"/>
    <w:rsid w:val="00EC0F08"/>
    <w:rsid w:val="00EC13BA"/>
    <w:rsid w:val="00EC1C39"/>
    <w:rsid w:val="00EC1E7B"/>
    <w:rsid w:val="00EC1E9C"/>
    <w:rsid w:val="00EC3441"/>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B05"/>
    <w:rsid w:val="00EF2C76"/>
    <w:rsid w:val="00EF2FD6"/>
    <w:rsid w:val="00EF47F9"/>
    <w:rsid w:val="00EF48BF"/>
    <w:rsid w:val="00EF6647"/>
    <w:rsid w:val="00EF7D48"/>
    <w:rsid w:val="00F01F90"/>
    <w:rsid w:val="00F01FBC"/>
    <w:rsid w:val="00F037C3"/>
    <w:rsid w:val="00F04D0E"/>
    <w:rsid w:val="00F07F8E"/>
    <w:rsid w:val="00F1030E"/>
    <w:rsid w:val="00F12E8F"/>
    <w:rsid w:val="00F168BF"/>
    <w:rsid w:val="00F178D7"/>
    <w:rsid w:val="00F17F61"/>
    <w:rsid w:val="00F211F5"/>
    <w:rsid w:val="00F2185A"/>
    <w:rsid w:val="00F21C9D"/>
    <w:rsid w:val="00F228F1"/>
    <w:rsid w:val="00F2338D"/>
    <w:rsid w:val="00F23AD3"/>
    <w:rsid w:val="00F24689"/>
    <w:rsid w:val="00F259B7"/>
    <w:rsid w:val="00F25D73"/>
    <w:rsid w:val="00F2628C"/>
    <w:rsid w:val="00F26CB7"/>
    <w:rsid w:val="00F3028E"/>
    <w:rsid w:val="00F30D2B"/>
    <w:rsid w:val="00F31A96"/>
    <w:rsid w:val="00F32575"/>
    <w:rsid w:val="00F332A7"/>
    <w:rsid w:val="00F3390D"/>
    <w:rsid w:val="00F33AAA"/>
    <w:rsid w:val="00F33F36"/>
    <w:rsid w:val="00F3423E"/>
    <w:rsid w:val="00F349C4"/>
    <w:rsid w:val="00F34A50"/>
    <w:rsid w:val="00F35E1D"/>
    <w:rsid w:val="00F37351"/>
    <w:rsid w:val="00F41927"/>
    <w:rsid w:val="00F4305E"/>
    <w:rsid w:val="00F43357"/>
    <w:rsid w:val="00F43848"/>
    <w:rsid w:val="00F43A60"/>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5858"/>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09C"/>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5B6"/>
    <w:rsid w:val="00F97F6C"/>
    <w:rsid w:val="00FA0388"/>
    <w:rsid w:val="00FA0CAB"/>
    <w:rsid w:val="00FA0FF2"/>
    <w:rsid w:val="00FA13FD"/>
    <w:rsid w:val="00FA1479"/>
    <w:rsid w:val="00FA258A"/>
    <w:rsid w:val="00FA2E08"/>
    <w:rsid w:val="00FA3156"/>
    <w:rsid w:val="00FA34FB"/>
    <w:rsid w:val="00FA3543"/>
    <w:rsid w:val="00FA5BC8"/>
    <w:rsid w:val="00FA6233"/>
    <w:rsid w:val="00FA712C"/>
    <w:rsid w:val="00FA7198"/>
    <w:rsid w:val="00FA768E"/>
    <w:rsid w:val="00FA7980"/>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160"/>
    <w:rsid w:val="00FC0493"/>
    <w:rsid w:val="00FC175B"/>
    <w:rsid w:val="00FC2069"/>
    <w:rsid w:val="00FC3F4E"/>
    <w:rsid w:val="00FC42A8"/>
    <w:rsid w:val="00FC44F5"/>
    <w:rsid w:val="00FC4F0A"/>
    <w:rsid w:val="00FC5282"/>
    <w:rsid w:val="00FC5E3A"/>
    <w:rsid w:val="00FC665D"/>
    <w:rsid w:val="00FC78FB"/>
    <w:rsid w:val="00FD0BEC"/>
    <w:rsid w:val="00FD1C50"/>
    <w:rsid w:val="00FD244F"/>
    <w:rsid w:val="00FD2A43"/>
    <w:rsid w:val="00FD2ADD"/>
    <w:rsid w:val="00FD3530"/>
    <w:rsid w:val="00FD4268"/>
    <w:rsid w:val="00FD4C51"/>
    <w:rsid w:val="00FD4DDE"/>
    <w:rsid w:val="00FD4E04"/>
    <w:rsid w:val="00FD508B"/>
    <w:rsid w:val="00FD5416"/>
    <w:rsid w:val="00FD64B5"/>
    <w:rsid w:val="00FD6681"/>
    <w:rsid w:val="00FD7832"/>
    <w:rsid w:val="00FE0722"/>
    <w:rsid w:val="00FE181B"/>
    <w:rsid w:val="00FE1F4A"/>
    <w:rsid w:val="00FE33D9"/>
    <w:rsid w:val="00FE3702"/>
    <w:rsid w:val="00FE3B02"/>
    <w:rsid w:val="00FE40A9"/>
    <w:rsid w:val="00FE4E2B"/>
    <w:rsid w:val="00FE5099"/>
    <w:rsid w:val="00FE58D6"/>
    <w:rsid w:val="00FE6094"/>
    <w:rsid w:val="00FE6572"/>
    <w:rsid w:val="00FE6712"/>
    <w:rsid w:val="00FE6F2D"/>
    <w:rsid w:val="00FE721C"/>
    <w:rsid w:val="00FE7AEF"/>
    <w:rsid w:val="00FE7D09"/>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chart" Target="charts/chart1.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oter" Target="footer3.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microsoft.com/office/2020/10/relationships/intelligence" Target="intelligence2.xml"/><Relationship Id="rId20" Type="http://schemas.openxmlformats.org/officeDocument/2006/relationships/image" Target="media/image3.emf"/><Relationship Id="rId41"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Gend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4</c:f>
              <c:strCache>
                <c:ptCount val="1"/>
                <c:pt idx="0">
                  <c:v>Gender</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5:$C$9</c:f>
              <c:numCache>
                <c:formatCode>0.00%</c:formatCode>
                <c:ptCount val="5"/>
                <c:pt idx="0">
                  <c:v>0.62090000000000001</c:v>
                </c:pt>
                <c:pt idx="1">
                  <c:v>0.51948051948051899</c:v>
                </c:pt>
                <c:pt idx="2">
                  <c:v>0.57142899999999996</c:v>
                </c:pt>
                <c:pt idx="3">
                  <c:v>0.63636363636363602</c:v>
                </c:pt>
                <c:pt idx="4">
                  <c:v>0.57142859697341897</c:v>
                </c:pt>
              </c:numCache>
            </c:numRef>
          </c:val>
          <c:extLst>
            <c:ext xmlns:c16="http://schemas.microsoft.com/office/drawing/2014/chart" uri="{C3380CC4-5D6E-409C-BE32-E72D297353CC}">
              <c16:uniqueId val="{00000000-526E-4D54-A527-0A133FE3D5EB}"/>
            </c:ext>
          </c:extLst>
        </c:ser>
        <c:ser>
          <c:idx val="1"/>
          <c:order val="1"/>
          <c:tx>
            <c:strRef>
              <c:f>'[Table of article comparision.xlsx]Graphing the Results '!$D$4</c:f>
              <c:strCache>
                <c:ptCount val="1"/>
                <c:pt idx="0">
                  <c:v>Gender - test</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5:$D$9</c:f>
              <c:numCache>
                <c:formatCode>0.00%</c:formatCode>
                <c:ptCount val="5"/>
                <c:pt idx="1">
                  <c:v>0.793333333333333</c:v>
                </c:pt>
                <c:pt idx="2">
                  <c:v>0.206666666666666</c:v>
                </c:pt>
                <c:pt idx="3">
                  <c:v>0.793333333333333</c:v>
                </c:pt>
              </c:numCache>
            </c:numRef>
          </c:val>
          <c:extLst>
            <c:ext xmlns:c16="http://schemas.microsoft.com/office/drawing/2014/chart" uri="{C3380CC4-5D6E-409C-BE32-E72D297353CC}">
              <c16:uniqueId val="{00000001-526E-4D54-A527-0A133FE3D5EB}"/>
            </c:ext>
          </c:extLst>
        </c:ser>
        <c:dLbls>
          <c:dLblPos val="outEnd"/>
          <c:showLegendKey val="0"/>
          <c:showVal val="1"/>
          <c:showCatName val="0"/>
          <c:showSerName val="0"/>
          <c:showPercent val="0"/>
          <c:showBubbleSize val="0"/>
        </c:dLbls>
        <c:gapWidth val="444"/>
        <c:overlap val="-90"/>
        <c:axId val="1184244640"/>
        <c:axId val="816155808"/>
      </c:barChart>
      <c:catAx>
        <c:axId val="118424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16155808"/>
        <c:crosses val="autoZero"/>
        <c:auto val="1"/>
        <c:lblAlgn val="ctr"/>
        <c:lblOffset val="100"/>
        <c:noMultiLvlLbl val="0"/>
      </c:catAx>
      <c:valAx>
        <c:axId val="816155808"/>
        <c:scaling>
          <c:orientation val="minMax"/>
        </c:scaling>
        <c:delete val="1"/>
        <c:axPos val="l"/>
        <c:numFmt formatCode="0.00%" sourceLinked="1"/>
        <c:majorTickMark val="none"/>
        <c:minorTickMark val="none"/>
        <c:tickLblPos val="nextTo"/>
        <c:crossAx val="118424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Studied_Credi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16</c:f>
              <c:strCache>
                <c:ptCount val="1"/>
                <c:pt idx="0">
                  <c:v>Studied_Credit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17:$C$21</c:f>
              <c:numCache>
                <c:formatCode>0.00%</c:formatCode>
                <c:ptCount val="5"/>
                <c:pt idx="0">
                  <c:v>0.66990000000000005</c:v>
                </c:pt>
                <c:pt idx="1">
                  <c:v>0.70129870129870098</c:v>
                </c:pt>
                <c:pt idx="2">
                  <c:v>0.67532499999999995</c:v>
                </c:pt>
                <c:pt idx="3">
                  <c:v>0.70129870129870098</c:v>
                </c:pt>
                <c:pt idx="4">
                  <c:v>0</c:v>
                </c:pt>
              </c:numCache>
            </c:numRef>
          </c:val>
          <c:extLst>
            <c:ext xmlns:c16="http://schemas.microsoft.com/office/drawing/2014/chart" uri="{C3380CC4-5D6E-409C-BE32-E72D297353CC}">
              <c16:uniqueId val="{00000000-EAB4-437D-8D36-610ED2933976}"/>
            </c:ext>
          </c:extLst>
        </c:ser>
        <c:ser>
          <c:idx val="1"/>
          <c:order val="1"/>
          <c:tx>
            <c:strRef>
              <c:f>'[Table of article comparision.xlsx]Graphing the Results '!$D$16</c:f>
              <c:strCache>
                <c:ptCount val="1"/>
                <c:pt idx="0">
                  <c:v>Studied_Credits - test</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17:$D$21</c:f>
              <c:numCache>
                <c:formatCode>0.00%</c:formatCode>
                <c:ptCount val="5"/>
                <c:pt idx="1">
                  <c:v>0.92</c:v>
                </c:pt>
                <c:pt idx="2">
                  <c:v>0.92</c:v>
                </c:pt>
                <c:pt idx="3">
                  <c:v>0.92</c:v>
                </c:pt>
              </c:numCache>
            </c:numRef>
          </c:val>
          <c:extLst>
            <c:ext xmlns:c16="http://schemas.microsoft.com/office/drawing/2014/chart" uri="{C3380CC4-5D6E-409C-BE32-E72D297353CC}">
              <c16:uniqueId val="{00000001-EAB4-437D-8D36-610ED2933976}"/>
            </c:ext>
          </c:extLst>
        </c:ser>
        <c:dLbls>
          <c:dLblPos val="outEnd"/>
          <c:showLegendKey val="0"/>
          <c:showVal val="1"/>
          <c:showCatName val="0"/>
          <c:showSerName val="0"/>
          <c:showPercent val="0"/>
          <c:showBubbleSize val="0"/>
        </c:dLbls>
        <c:gapWidth val="444"/>
        <c:overlap val="-90"/>
        <c:axId val="1182609840"/>
        <c:axId val="696097760"/>
      </c:barChart>
      <c:catAx>
        <c:axId val="1182609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097760"/>
        <c:crosses val="autoZero"/>
        <c:auto val="1"/>
        <c:lblAlgn val="ctr"/>
        <c:lblOffset val="100"/>
        <c:noMultiLvlLbl val="0"/>
      </c:catAx>
      <c:valAx>
        <c:axId val="696097760"/>
        <c:scaling>
          <c:orientation val="minMax"/>
        </c:scaling>
        <c:delete val="1"/>
        <c:axPos val="l"/>
        <c:numFmt formatCode="0.00%" sourceLinked="1"/>
        <c:majorTickMark val="none"/>
        <c:minorTickMark val="none"/>
        <c:tickLblPos val="nextTo"/>
        <c:crossAx val="1182609840"/>
        <c:crosses val="autoZero"/>
        <c:crossBetween val="between"/>
      </c:valAx>
      <c:spPr>
        <a:noFill/>
        <a:ln>
          <a:noFill/>
        </a:ln>
        <a:effectLst/>
      </c:spPr>
    </c:plotArea>
    <c:legend>
      <c:legendPos val="t"/>
      <c:layout>
        <c:manualLayout>
          <c:xMode val="edge"/>
          <c:yMode val="edge"/>
          <c:x val="0.29974400699912512"/>
          <c:y val="0.11356481481481481"/>
          <c:w val="0.41828976377952753"/>
          <c:h val="7.234777324860117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4</Pages>
  <Words>39071</Words>
  <Characters>222711</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63</cp:revision>
  <dcterms:created xsi:type="dcterms:W3CDTF">2023-09-16T19:14:00Z</dcterms:created>
  <dcterms:modified xsi:type="dcterms:W3CDTF">2023-09-1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